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616EAF8" w14:textId="190B4DA6" w:rsidR="003654B2" w:rsidRDefault="007B40F2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8"/>
          <w:szCs w:val="28"/>
        </w:rPr>
      </w:pPr>
      <w:bookmarkStart w:id="0" w:name="_Hlk167014668"/>
      <w:r w:rsidRPr="007B40F2">
        <w:rPr>
          <w:rFonts w:ascii="TH SarabunPSK" w:eastAsia="Sarabun" w:hAnsi="TH SarabunPSK" w:cs="TH SarabunPSK"/>
          <w:bCs/>
          <w:color w:val="000000"/>
          <w:sz w:val="36"/>
          <w:szCs w:val="36"/>
          <w:cs/>
        </w:rPr>
        <w:t xml:space="preserve">ผลการจัดการเรียนการสอนแบบเรียนปนเล่นร่วมกับเกมมิฟิเคชันเพื่อพัฒนาทักษะการอ่านสะกดคำและความสุขในการเรียนรู้ของนักเรียนชั้นประถมศึกษาปีที่ </w:t>
      </w:r>
      <w:r w:rsidRPr="007B40F2">
        <w:rPr>
          <w:rFonts w:ascii="TH SarabunPSK" w:eastAsia="Sarabun" w:hAnsi="TH SarabunPSK" w:cs="TH SarabunPSK"/>
          <w:bCs/>
          <w:color w:val="000000"/>
          <w:sz w:val="36"/>
          <w:szCs w:val="36"/>
        </w:rPr>
        <w:t>1</w:t>
      </w:r>
    </w:p>
    <w:p w14:paraId="33F695C8" w14:textId="77777777" w:rsidR="007B40F2" w:rsidRPr="007B40F2" w:rsidRDefault="007B40F2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8"/>
          <w:szCs w:val="28"/>
        </w:rPr>
      </w:pPr>
    </w:p>
    <w:p w14:paraId="246A72AB" w14:textId="2A010D53" w:rsidR="003654B2" w:rsidRPr="007B40F2" w:rsidRDefault="007B40F2" w:rsidP="007B40F2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="Sarabun"/>
          <w:color w:val="000000"/>
          <w:sz w:val="32"/>
          <w:szCs w:val="32"/>
        </w:rPr>
      </w:pPr>
      <w:r w:rsidRPr="007B40F2">
        <w:rPr>
          <w:rFonts w:ascii="TH SarabunPSK" w:eastAsia="Sarabun" w:hAnsi="TH SarabunPSK" w:cs="TH SarabunPSK"/>
          <w:bCs/>
          <w:color w:val="000000"/>
          <w:sz w:val="32"/>
          <w:szCs w:val="32"/>
          <w:cs/>
        </w:rPr>
        <w:t>สุทิวัส ธรรมศิริ</w:t>
      </w:r>
      <w:r w:rsidRPr="007B40F2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1</w:t>
      </w:r>
      <w:r w:rsidRPr="007B40F2"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</w:t>
      </w:r>
      <w:r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</w:t>
      </w:r>
      <w:r w:rsidRPr="007B40F2">
        <w:rPr>
          <w:rFonts w:ascii="TH SarabunPSK" w:eastAsia="Sarabun" w:hAnsi="TH SarabunPSK" w:cs="TH SarabunPSK"/>
          <w:bCs/>
          <w:color w:val="000000"/>
          <w:sz w:val="32"/>
          <w:szCs w:val="32"/>
          <w:cs/>
        </w:rPr>
        <w:t>สุมาลี เชื้อชัย</w:t>
      </w:r>
      <w:r w:rsidRPr="007B40F2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2</w:t>
      </w:r>
      <w:r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 </w:t>
      </w:r>
    </w:p>
    <w:p w14:paraId="1D341C7C" w14:textId="5454504C" w:rsidR="008A1D6B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="Sarabun"/>
          <w:bCs/>
          <w:color w:val="000000"/>
          <w:sz w:val="24"/>
          <w:szCs w:val="24"/>
          <w:vertAlign w:val="superscript"/>
          <w:cs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1</w:t>
      </w:r>
      <w:r w:rsidR="007B40F2" w:rsidRPr="008A1D6B">
        <w:rPr>
          <w:rFonts w:ascii="TH SarabunPSK" w:eastAsia="Sarabun" w:hAnsi="TH SarabunPSK" w:cs="TH SarabunPSK"/>
          <w:bCs/>
          <w:color w:val="000000"/>
          <w:sz w:val="24"/>
          <w:szCs w:val="24"/>
          <w:cs/>
        </w:rPr>
        <w:t>สาขาวิชาวิทยาการทางการศึกษาและการจัดการเรียนรู้ คณะศึกษาศาสตร์ มหาวิทยาลัยศรีนครินทรวิโรฒ</w:t>
      </w:r>
    </w:p>
    <w:p w14:paraId="22BDE264" w14:textId="0781A593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2</w:t>
      </w:r>
      <w:r w:rsidR="008A1D6B" w:rsidRPr="008A1D6B">
        <w:rPr>
          <w:rFonts w:ascii="TH SarabunPSK" w:eastAsia="Sarabun" w:hAnsi="TH SarabunPSK" w:cs="TH SarabunPSK"/>
          <w:bCs/>
          <w:color w:val="000000"/>
          <w:sz w:val="24"/>
          <w:szCs w:val="24"/>
          <w:cs/>
        </w:rPr>
        <w:t>ภาควิชาหลักสูตรและการสอน คณะศึกษาศาสตร์ มหาวิทยาลัยศรีนครินทรวิโรฒ</w:t>
      </w:r>
    </w:p>
    <w:p w14:paraId="62A1B9C8" w14:textId="626D4119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1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</w:t>
      </w:r>
      <w:r w:rsidR="008A1D6B"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>sutiwasth1995@gmail.com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, 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2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</w:t>
      </w:r>
      <w:r w:rsidR="008A1D6B"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>s.chuachai@gmail.com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   </w:t>
      </w:r>
    </w:p>
    <w:p w14:paraId="37B06807" w14:textId="77777777" w:rsidR="003654B2" w:rsidRDefault="003654B2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rPr>
          <w:rFonts w:ascii="Sarabun" w:eastAsia="Sarabun" w:hAnsi="Sarabun" w:cs="Sarabun"/>
          <w:color w:val="000000"/>
          <w:sz w:val="28"/>
          <w:szCs w:val="28"/>
        </w:rPr>
      </w:pPr>
    </w:p>
    <w:p w14:paraId="05939B34" w14:textId="77777777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center" w:pos="4967"/>
          <w:tab w:val="left" w:pos="7426"/>
        </w:tabs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บทคัดย่อ</w:t>
      </w:r>
    </w:p>
    <w:p w14:paraId="7864DF18" w14:textId="77777777" w:rsidR="00A30850" w:rsidRDefault="008A1D6B" w:rsidP="00A30850">
      <w:pPr>
        <w:spacing w:after="0" w:line="240" w:lineRule="auto"/>
        <w:ind w:firstLine="720"/>
        <w:jc w:val="thaiDistribute"/>
        <w:rPr>
          <w:rFonts w:ascii="TH SarabunPSK" w:eastAsia="Times New Roman" w:hAnsi="TH SarabunPSK" w:cs="TH SarabunPSK"/>
          <w:b/>
          <w:bCs/>
          <w:spacing w:val="-10"/>
          <w:sz w:val="28"/>
          <w:szCs w:val="28"/>
        </w:rPr>
      </w:pPr>
      <w:r w:rsidRPr="008A1D6B">
        <w:rPr>
          <w:rFonts w:ascii="TH SarabunPSK" w:eastAsia="Times New Roman" w:hAnsi="TH SarabunPSK" w:cs="TH SarabunPSK"/>
          <w:spacing w:val="-10"/>
          <w:sz w:val="28"/>
          <w:szCs w:val="28"/>
          <w:cs/>
        </w:rPr>
        <w:t>การวิจัยนี้</w:t>
      </w:r>
      <w:r w:rsidRPr="008A1D6B">
        <w:rPr>
          <w:rFonts w:ascii="TH SarabunPSK" w:eastAsia="Times New Roman" w:hAnsi="TH SarabunPSK" w:cs="TH SarabunPSK" w:hint="cs"/>
          <w:spacing w:val="-10"/>
          <w:sz w:val="28"/>
          <w:szCs w:val="28"/>
          <w:cs/>
        </w:rPr>
        <w:t>มีวัตถุประสงค์เพื่อ 1</w:t>
      </w:r>
      <w:r w:rsidRPr="008A1D6B">
        <w:rPr>
          <w:rFonts w:ascii="TH SarabunPSK" w:eastAsia="Times New Roman" w:hAnsi="TH SarabunPSK" w:cs="TH SarabunPSK"/>
          <w:spacing w:val="-10"/>
          <w:sz w:val="28"/>
          <w:szCs w:val="28"/>
        </w:rPr>
        <w:t xml:space="preserve">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เปรียบเทียบทักษะการอ่านสะกดคำ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ก่อนและหลังเรียนที่เรียนรู้ด้วยการจัดการเรียนการสอนแบบเรียนปนเล่นร่วมกับเกมมิฟิเคชัน</w:t>
      </w:r>
      <w:r w:rsidRPr="008A1D6B">
        <w:rPr>
          <w:rFonts w:ascii="TH SarabunPSK" w:hAnsi="TH SarabunPSK" w:cs="TH SarabunPSK"/>
          <w:sz w:val="28"/>
          <w:szCs w:val="28"/>
        </w:rPr>
        <w:t xml:space="preserve"> 2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เปรียบเทียบทักษะการอ่านสะกดคำ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หลังเรียนด้วยการจัดการเรียนการสอนแบบเรียนปนเล่นร่วมกับเกมมิฟิเคชันกับเกณฑ์ร้อยละ</w:t>
      </w:r>
      <w:r w:rsidRPr="008A1D6B">
        <w:rPr>
          <w:rFonts w:ascii="TH SarabunPSK" w:hAnsi="TH SarabunPSK" w:cs="TH SarabunPSK"/>
          <w:sz w:val="28"/>
          <w:szCs w:val="28"/>
        </w:rPr>
        <w:t xml:space="preserve">80 3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ศึกษาพัฒนาการทักษะการอ่านสะกดคำ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หลังเรียนด้วยการจัดการเรียนการสอนแบบเรียนปนเล่นร่วมกับเกมมิฟิเคชัน</w:t>
      </w:r>
      <w:r w:rsidRPr="008A1D6B">
        <w:rPr>
          <w:rFonts w:ascii="TH SarabunPSK" w:hAnsi="TH SarabunPSK" w:cs="TH SarabunPSK"/>
          <w:sz w:val="28"/>
          <w:szCs w:val="28"/>
        </w:rPr>
        <w:t xml:space="preserve"> 4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ศึกษาระดับความสุขในการเรียนรู้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ระหว่างที่เรียนด้วยการจัดการเรียนการสอนแบบเรียนปนเล่นร่วมกับเกมมิฟิเคชัน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</w:rPr>
        <w:t xml:space="preserve">5) </w:t>
      </w:r>
      <w:r w:rsidRPr="008A1D6B">
        <w:rPr>
          <w:rFonts w:ascii="TH SarabunPSK" w:hAnsi="TH SarabunPSK" w:cs="TH SarabunPSK"/>
          <w:sz w:val="28"/>
          <w:szCs w:val="28"/>
          <w:cs/>
        </w:rPr>
        <w:t>ศึกษาความสัมพันธ์ระหว่างทักษะการอ่านสะกดคำและความสุขในการเรียนรู้</w:t>
      </w:r>
      <w:r w:rsidRPr="008A1D6B">
        <w:rPr>
          <w:rFonts w:ascii="TH SarabunPSK" w:hAnsi="TH SarabunPSK" w:cs="TH SarabunPSK"/>
          <w:sz w:val="28"/>
          <w:szCs w:val="28"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กลุ่มตัวอย่างที่ใช้ในการวิจัยเป็น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 xml:space="preserve">1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โรงเรียนไทยรัฐวิทยา ๙๘ (บ้านงอบ) นักเรียนจำนวน </w:t>
      </w:r>
      <w:r w:rsidRPr="008A1D6B">
        <w:rPr>
          <w:rFonts w:ascii="TH SarabunPSK" w:hAnsi="TH SarabunPSK" w:cs="TH SarabunPSK"/>
          <w:sz w:val="28"/>
          <w:szCs w:val="28"/>
        </w:rPr>
        <w:t xml:space="preserve">18 </w:t>
      </w:r>
      <w:r w:rsidRPr="008A1D6B">
        <w:rPr>
          <w:rFonts w:ascii="TH SarabunPSK" w:hAnsi="TH SarabunPSK" w:cs="TH SarabunPSK"/>
          <w:sz w:val="28"/>
          <w:szCs w:val="28"/>
          <w:cs/>
        </w:rPr>
        <w:t>คน กลุ่มตัวอย่างได้มาโดยการสุ่มแบบกลุ่ม (</w:t>
      </w:r>
      <w:r w:rsidRPr="008A1D6B">
        <w:rPr>
          <w:rFonts w:ascii="TH SarabunPSK" w:hAnsi="TH SarabunPSK" w:cs="TH SarabunPSK"/>
          <w:sz w:val="28"/>
          <w:szCs w:val="28"/>
        </w:rPr>
        <w:t xml:space="preserve">Cluster Random Sampling) </w:t>
      </w:r>
      <w:r w:rsidRPr="008A1D6B">
        <w:rPr>
          <w:rFonts w:ascii="TH SarabunPSK" w:hAnsi="TH SarabunPSK" w:cs="TH SarabunPSK"/>
          <w:sz w:val="28"/>
          <w:szCs w:val="28"/>
          <w:cs/>
        </w:rPr>
        <w:t>มีโรงเรียนเป็นกลุ่ม (</w:t>
      </w:r>
      <w:r w:rsidRPr="008A1D6B">
        <w:rPr>
          <w:rFonts w:ascii="TH SarabunPSK" w:hAnsi="TH SarabunPSK" w:cs="TH SarabunPSK"/>
          <w:sz w:val="28"/>
          <w:szCs w:val="28"/>
        </w:rPr>
        <w:t xml:space="preserve">cluster) 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เครื่องมือที่ใช้ในการวิจัยได้แก่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แผนการจัดการเรียนรู้โดยการจัดการเรียนการสอนแบบเรียนปนเล่นร่วมกับเกมมิฟิเคชัน จำนวน </w:t>
      </w:r>
      <w:r w:rsidRPr="008A1D6B">
        <w:rPr>
          <w:rFonts w:ascii="TH SarabunPSK" w:hAnsi="TH SarabunPSK" w:cs="TH SarabunPSK"/>
          <w:sz w:val="28"/>
          <w:szCs w:val="28"/>
        </w:rPr>
        <w:t>14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แผน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แบบทดสอบทักษะการอ่านสะกดคำ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แบ่งเป็น </w:t>
      </w:r>
      <w:r w:rsidRPr="008A1D6B">
        <w:rPr>
          <w:rFonts w:ascii="TH SarabunPSK" w:hAnsi="TH SarabunPSK" w:cs="TH SarabunPSK"/>
          <w:sz w:val="28"/>
          <w:szCs w:val="28"/>
        </w:rPr>
        <w:t>2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ตอน ได้แก่แบบทดสอบปรนัย </w:t>
      </w:r>
      <w:r w:rsidRPr="008A1D6B">
        <w:rPr>
          <w:rFonts w:ascii="TH SarabunPSK" w:hAnsi="TH SarabunPSK" w:cs="TH SarabunPSK"/>
          <w:sz w:val="28"/>
          <w:szCs w:val="28"/>
        </w:rPr>
        <w:t>3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ตัวเลือก จำนวน </w:t>
      </w:r>
      <w:r w:rsidRPr="008A1D6B">
        <w:rPr>
          <w:rFonts w:ascii="TH SarabunPSK" w:hAnsi="TH SarabunPSK" w:cs="TH SarabunPSK"/>
          <w:sz w:val="28"/>
          <w:szCs w:val="28"/>
        </w:rPr>
        <w:t>20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ข้อ และแบบทดสอบปฏิบัติการอ่าน จำนวน </w:t>
      </w:r>
      <w:r w:rsidRPr="008A1D6B">
        <w:rPr>
          <w:rFonts w:ascii="TH SarabunPSK" w:hAnsi="TH SarabunPSK" w:cs="TH SarabunPSK"/>
          <w:sz w:val="28"/>
          <w:szCs w:val="28"/>
        </w:rPr>
        <w:t>20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คำ แบบประเมินพฤติกรรมความสุขในการเรียนรู้ของผู้เรียน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E65FCD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สถิติที่ใช้ในการวิเคราะห์ข้อมูล ได้แก่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ารทดสอบที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Dependent Samples t-test One Samples t-test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ร้อยละ ค่าเฉลี่ย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>ส่วนเบี่ยงเบนมาตรฐาน</w:t>
      </w:r>
      <w:r w:rsidR="00E757BB" w:rsidRPr="00E65FCD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และ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>Correlation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Analysis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E65FCD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ผลการวิจัยพบว่า </w:t>
      </w:r>
      <w:r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>1. ทักษะการอ่านสะกดคำของนักเรียนชั้นประถมศึกษา</w:t>
      </w:r>
      <w:r w:rsidRPr="008A1D6B">
        <w:rPr>
          <w:rFonts w:ascii="TH SarabunPSK" w:hAnsi="TH SarabunPSK" w:cs="TH SarabunPSK"/>
          <w:sz w:val="28"/>
          <w:szCs w:val="28"/>
          <w:cs/>
        </w:rPr>
        <w:t>ปีที่ 1 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 .05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2.ทักษะการอ่านสะกดคำของนักเรียนชั้นประถมศึกษาปีที่ 1 หลังเรียนด้วยการจัดการเรียนการสอนแบบเรียนปนเล่นร่วมกับเกมมิฟิเคชันนักเรียนสูงกว่าร้อยละ 80 อย่างมีนัยสำคัญทางสถิติที่ระดับ .05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3.ทักษะการอ่านสะกดคำของนักเรียนชั้นประถมศึกษาปีที่ 1 หลังจากการจัดการเรียนการสอนแบบเรียนปนเล่นร่วมกับเกมมิฟิเคชัน นักเรียนมีคะแนนพัฒนาการระหว่างเรียนอยู่ในระดับสูง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มาก </w:t>
      </w:r>
      <w:r w:rsidRPr="008A1D6B">
        <w:rPr>
          <w:rFonts w:ascii="TH SarabunPSK" w:hAnsi="TH SarabunPSK" w:cs="TH SarabunPSK"/>
          <w:sz w:val="28"/>
          <w:szCs w:val="28"/>
          <w:cs/>
        </w:rPr>
        <w:t>4.ความสุขในการเรียนรู้ของนักเรียนชั้นประถมศึกษาปีที่ 1 ระหว่างการจัดการเรียนการสอนแบบเรียนปนเล่นร่วมกับเกมมิฟิเคชัน นักเรียนมีคะแนนความสุขในการเรียนรู้อยู่ในระดับมาก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5.</w:t>
      </w:r>
      <w:r w:rsidR="00A30850" w:rsidRPr="00203A8E">
        <w:rPr>
          <w:rFonts w:ascii="TH SarabunPSK" w:hAnsi="TH SarabunPSK" w:cs="TH SarabunPSK"/>
          <w:sz w:val="28"/>
          <w:szCs w:val="28"/>
          <w:cs/>
        </w:rPr>
        <w:t>ทักษะการอ่านสะกดคำ</w:t>
      </w:r>
      <w:r w:rsidR="00A30850">
        <w:rPr>
          <w:rFonts w:ascii="TH SarabunPSK" w:hAnsi="TH SarabunPSK" w:cs="TH SarabunPSK" w:hint="cs"/>
          <w:sz w:val="28"/>
          <w:szCs w:val="28"/>
          <w:cs/>
        </w:rPr>
        <w:t>มีความสัมพันธ์กับความสุขในการเรียนรู้อย่างมีนัยสำคัญทางสถิติที่ระดับ .05 โดยมีความสัมพันธ์ในทิศทางบวกในระดับความสัมพันธ์ค่อนข้างสูง</w:t>
      </w:r>
    </w:p>
    <w:p w14:paraId="36B7C780" w14:textId="07C70058" w:rsidR="008A1D6B" w:rsidRPr="008A1D6B" w:rsidRDefault="008A1D6B" w:rsidP="00A30850">
      <w:pPr>
        <w:spacing w:after="0" w:line="240" w:lineRule="auto"/>
        <w:jc w:val="thaiDistribute"/>
        <w:rPr>
          <w:rFonts w:ascii="TH SarabunPSK" w:eastAsia="Times New Roman" w:hAnsi="TH SarabunPSK" w:cs="TH SarabunPSK"/>
          <w:spacing w:val="-10"/>
          <w:sz w:val="28"/>
          <w:szCs w:val="28"/>
        </w:rPr>
      </w:pPr>
      <w:r w:rsidRPr="008A1D6B">
        <w:rPr>
          <w:rFonts w:ascii="TH SarabunPSK" w:eastAsia="Times New Roman" w:hAnsi="TH SarabunPSK" w:cs="TH SarabunPSK"/>
          <w:b/>
          <w:bCs/>
          <w:spacing w:val="-10"/>
          <w:sz w:val="28"/>
          <w:szCs w:val="28"/>
          <w:cs/>
        </w:rPr>
        <w:t>คำสำคัญ</w:t>
      </w:r>
      <w:r w:rsidRPr="008A1D6B">
        <w:rPr>
          <w:rFonts w:ascii="TH SarabunPSK" w:eastAsia="Times New Roman" w:hAnsi="TH SarabunPSK" w:cs="TH SarabunPSK"/>
          <w:b/>
          <w:bCs/>
          <w:spacing w:val="-10"/>
          <w:sz w:val="28"/>
          <w:szCs w:val="28"/>
        </w:rPr>
        <w:t>:</w:t>
      </w:r>
      <w:r w:rsidRPr="008A1D6B">
        <w:rPr>
          <w:rFonts w:ascii="TH SarabunPSK" w:eastAsia="Times New Roman" w:hAnsi="TH SarabunPSK" w:cs="TH SarabunPSK"/>
          <w:spacing w:val="-10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 w:hint="cs"/>
          <w:sz w:val="28"/>
          <w:szCs w:val="28"/>
          <w:cs/>
        </w:rPr>
        <w:t>การจัดการเรียนการสอนแบบเรียนปนเล่น, เกมมิฟิเคชัน, ทักษะการอ่านสะกดคำ, ความสุขในการเรียนรู้</w:t>
      </w:r>
    </w:p>
    <w:p w14:paraId="7D3AEDCE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567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2577BC3F" w14:textId="494A2D8C" w:rsidR="003654B2" w:rsidRPr="008A1D6B" w:rsidRDefault="003654B2" w:rsidP="008A1D6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7D7D75AE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51188846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3530CD35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09FC9CF8" w14:textId="14F31CFF" w:rsidR="008A1D6B" w:rsidRPr="006571CE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/>
          <w:color w:val="000000"/>
          <w:sz w:val="36"/>
          <w:szCs w:val="36"/>
        </w:rPr>
      </w:pP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lastRenderedPageBreak/>
        <w:t>Effect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s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 of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I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nstructional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M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anagement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U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sing Play-based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Learning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 and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Gamification for Development Spelling Skills and Happiness Learning of </w:t>
      </w:r>
      <w:bookmarkStart w:id="1" w:name="_Hlk164504018"/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Prathomsuksa One Students</w:t>
      </w:r>
      <w:bookmarkEnd w:id="1"/>
    </w:p>
    <w:p w14:paraId="4353DD02" w14:textId="77777777" w:rsidR="008A1D6B" w:rsidRPr="007B40F2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8"/>
          <w:szCs w:val="28"/>
        </w:rPr>
      </w:pPr>
    </w:p>
    <w:p w14:paraId="47A6C06E" w14:textId="66D3A37F" w:rsidR="008A1D6B" w:rsidRPr="006571CE" w:rsidRDefault="006571CE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="Sarabun"/>
          <w:b/>
          <w:color w:val="000000"/>
          <w:sz w:val="32"/>
          <w:szCs w:val="32"/>
        </w:rPr>
      </w:pPr>
      <w:r w:rsidRPr="006571CE">
        <w:rPr>
          <w:rFonts w:ascii="TH SarabunPSK" w:eastAsia="Sarabun" w:hAnsi="TH SarabunPSK" w:cs="TH SarabunPSK"/>
          <w:b/>
          <w:color w:val="000000"/>
          <w:sz w:val="32"/>
          <w:szCs w:val="32"/>
        </w:rPr>
        <w:t>Sutiwas Thammasiri</w:t>
      </w:r>
      <w:r w:rsidR="008A1D6B" w:rsidRPr="006571CE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1</w:t>
      </w:r>
      <w:r w:rsidR="008A1D6B" w:rsidRPr="006571CE"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 </w:t>
      </w:r>
      <w:r w:rsidRPr="006571CE">
        <w:rPr>
          <w:rFonts w:ascii="TH SarabunPSK" w:eastAsia="Sarabun" w:hAnsi="TH SarabunPSK" w:cs="TH SarabunPSK"/>
          <w:b/>
          <w:color w:val="000000"/>
          <w:sz w:val="32"/>
          <w:szCs w:val="32"/>
        </w:rPr>
        <w:t>Sumaree Chuachai</w:t>
      </w:r>
      <w:r w:rsidR="008A1D6B" w:rsidRPr="006571CE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2</w:t>
      </w:r>
      <w:r w:rsidR="008A1D6B" w:rsidRPr="006571CE"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 </w:t>
      </w:r>
    </w:p>
    <w:p w14:paraId="63310E9B" w14:textId="5F247DBF" w:rsidR="008A1D6B" w:rsidRPr="006571CE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theme="minorBidi"/>
          <w:bCs/>
          <w:color w:val="000000"/>
          <w:sz w:val="24"/>
          <w:szCs w:val="24"/>
          <w:vertAlign w:val="superscript"/>
          <w:cs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1</w:t>
      </w:r>
      <w:r w:rsidR="006571CE" w:rsidRP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>Educational Science and Learning Management</w:t>
      </w:r>
      <w:r w:rsid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 xml:space="preserve"> Program</w:t>
      </w:r>
      <w:r w:rsidR="006571CE" w:rsidRP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>, Faculty of Education, Srinakharinwirot University</w:t>
      </w:r>
    </w:p>
    <w:p w14:paraId="6C0A378F" w14:textId="1627C5C3" w:rsidR="008A1D6B" w:rsidRPr="008A1D6B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2</w:t>
      </w:r>
      <w:r w:rsidR="006571CE" w:rsidRP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>Department of Curriculum and Instruction, Faculty of Education, Srinakharinwirot University</w:t>
      </w:r>
    </w:p>
    <w:p w14:paraId="5F024E53" w14:textId="77777777" w:rsidR="008A1D6B" w:rsidRPr="008A1D6B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1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sutiwasth1995@gmail.com, 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2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s.chuachai@gmail.com   </w:t>
      </w:r>
    </w:p>
    <w:p w14:paraId="7683BD36" w14:textId="77777777" w:rsidR="008A1D6B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rPr>
          <w:rFonts w:ascii="Sarabun" w:eastAsia="Sarabun" w:hAnsi="Sarabun" w:cs="Sarabun"/>
          <w:color w:val="000000"/>
          <w:sz w:val="28"/>
          <w:szCs w:val="28"/>
        </w:rPr>
      </w:pPr>
    </w:p>
    <w:p w14:paraId="65CB1CA5" w14:textId="77777777" w:rsidR="006571CE" w:rsidRPr="00A93F60" w:rsidRDefault="006571CE" w:rsidP="006571CE">
      <w:pPr>
        <w:spacing w:after="120" w:line="240" w:lineRule="auto"/>
        <w:jc w:val="center"/>
        <w:rPr>
          <w:rFonts w:ascii="TH SarabunPSK" w:eastAsia="Times New Roman" w:hAnsi="TH SarabunPSK" w:cs="TH SarabunPSK"/>
          <w:b/>
          <w:bCs/>
          <w:sz w:val="32"/>
          <w:szCs w:val="32"/>
        </w:rPr>
      </w:pPr>
      <w:r w:rsidRPr="006571CE">
        <w:rPr>
          <w:rFonts w:ascii="TH SarabunPSK" w:eastAsia="Times New Roman" w:hAnsi="TH SarabunPSK" w:cs="TH SarabunPSK"/>
          <w:b/>
          <w:bCs/>
          <w:sz w:val="28"/>
          <w:szCs w:val="28"/>
        </w:rPr>
        <w:t>ABSTRACT</w:t>
      </w:r>
      <w:r w:rsidRPr="00A93F60">
        <w:rPr>
          <w:rFonts w:ascii="TH SarabunPSK" w:eastAsia="Times New Roman" w:hAnsi="TH SarabunPSK" w:cs="TH SarabunPSK"/>
          <w:b/>
          <w:bCs/>
          <w:sz w:val="32"/>
          <w:szCs w:val="32"/>
        </w:rPr>
        <w:t xml:space="preserve"> </w:t>
      </w:r>
    </w:p>
    <w:p w14:paraId="51325D08" w14:textId="5C0A8709" w:rsidR="006571CE" w:rsidRDefault="006571CE" w:rsidP="000529F7">
      <w:pPr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A93F60">
        <w:rPr>
          <w:rFonts w:ascii="TH SarabunPSK" w:eastAsia="Times New Roman" w:hAnsi="TH SarabunPSK" w:cs="TH SarabunPSK"/>
          <w:sz w:val="28"/>
          <w:cs/>
        </w:rPr>
        <w:tab/>
      </w:r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The purposes of the research were to: 1) compare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before and after using play-based learning and gamification; 2) compare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after using play-based learning and gamification using an 80% criterion; 3) study the development of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after using play-based learning and gamification; 4) study the level of happiness in learning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after using play-based learning and gamification; and 5) study the correlation between spelling skills and happiness in learning. The sample group used in the research consisted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 at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Thairath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Wittay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School 98 (Ban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Ngop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), totaling 18 students obtained through random sampling (cluster random sampling), with schools organized into groups (clusters). The research utilized 14 teaching plans that incorporated play-based learning and gamification, a two-part spelling test with a multiple-choice test and three options, totaling 20 questions, a performance assessment, and a student's happiness learning </w:t>
      </w:r>
      <w:proofErr w:type="spellStart"/>
      <w:proofErr w:type="gram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assessment.The</w:t>
      </w:r>
      <w:proofErr w:type="spellEnd"/>
      <w:proofErr w:type="gram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statistics used in data analysis included dependent samples t-test, one sample t-test, percentage, mean, standard deviation, and correlation analysis. The research found that: 1)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significantly improved after using play-based learning and gamification, when compared before this study at the .05 level, 2)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significantly exceeded 80% after using play-based learning and gamification, at the .05 level, 3)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significantly developed during the study period of using play-based learning and gamification, 4)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reported a high level of happiness learning while participating in the class using play-based learning and gamification, 5) </w:t>
      </w:r>
      <w:r w:rsidR="000529F7" w:rsidRPr="000529F7">
        <w:rPr>
          <w:rFonts w:ascii="TH SarabunPSK" w:hAnsi="TH SarabunPSK" w:cs="TH SarabunPSK"/>
          <w:color w:val="000000" w:themeColor="text1"/>
          <w:sz w:val="28"/>
          <w:szCs w:val="28"/>
        </w:rPr>
        <w:t>Spelling skills are related in the same direction as happiness  learning, with a statistically significant at the .05 level and a relatively high positive correlation.</w:t>
      </w:r>
      <w:r w:rsidR="000529F7">
        <w:rPr>
          <w:rFonts w:ascii="TH SarabunPSK" w:hAnsi="TH SarabunPSK" w:cs="TH SarabunPSK"/>
          <w:color w:val="000000" w:themeColor="text1"/>
          <w:sz w:val="28"/>
          <w:szCs w:val="28"/>
        </w:rPr>
        <w:t xml:space="preserve">               </w:t>
      </w:r>
      <w:r w:rsidRPr="00A93F60">
        <w:rPr>
          <w:rFonts w:ascii="TH SarabunPSK" w:eastAsia="Times New Roman" w:hAnsi="TH SarabunPSK" w:cs="TH SarabunPSK"/>
          <w:b/>
          <w:bCs/>
          <w:sz w:val="28"/>
        </w:rPr>
        <w:t>Keywords:</w:t>
      </w:r>
      <w:r w:rsidRPr="00A93F60">
        <w:rPr>
          <w:rFonts w:ascii="TH SarabunPSK" w:eastAsia="Times New Roman" w:hAnsi="TH SarabunPSK" w:cs="TH SarabunPSK"/>
          <w:sz w:val="28"/>
        </w:rPr>
        <w:t xml:space="preserve"> </w:t>
      </w:r>
      <w:r>
        <w:rPr>
          <w:rFonts w:ascii="TH SarabunPSK" w:eastAsia="Times New Roman" w:hAnsi="TH SarabunPSK" w:cs="TH SarabunPSK"/>
          <w:sz w:val="28"/>
        </w:rPr>
        <w:t>Play-based learning, Gamification, Spelling skills, Happiness learning</w:t>
      </w:r>
    </w:p>
    <w:p w14:paraId="73ADCB7C" w14:textId="77777777" w:rsidR="000529F7" w:rsidRPr="000529F7" w:rsidRDefault="000529F7" w:rsidP="000529F7">
      <w:pPr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bookmarkEnd w:id="0"/>
    <w:p w14:paraId="48B1839B" w14:textId="77777777" w:rsidR="003654B2" w:rsidRPr="008A1D6B" w:rsidRDefault="00000000">
      <w:pPr>
        <w:spacing w:after="0" w:line="240" w:lineRule="auto"/>
        <w:jc w:val="center"/>
        <w:rPr>
          <w:rFonts w:ascii="TH SarabunPSK" w:eastAsia="Sarabun" w:hAnsi="TH SarabunPSK" w:cs="TH SarabunPSK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sz w:val="28"/>
          <w:szCs w:val="28"/>
        </w:rPr>
        <w:lastRenderedPageBreak/>
        <w:t>บทนำ</w:t>
      </w:r>
      <w:proofErr w:type="spellEnd"/>
    </w:p>
    <w:p w14:paraId="2103627B" w14:textId="5E69FB13" w:rsidR="00136086" w:rsidRPr="00136086" w:rsidRDefault="00136086" w:rsidP="00136086">
      <w:pPr>
        <w:pStyle w:val="iThesisStyleNormal057"/>
        <w:rPr>
          <w:rFonts w:ascii="TH SarabunPSK" w:hAnsi="TH SarabunPSK" w:cs="TH SarabunPSK"/>
          <w:color w:val="auto"/>
          <w:sz w:val="28"/>
          <w:szCs w:val="28"/>
        </w:rPr>
      </w:pPr>
      <w:bookmarkStart w:id="2" w:name="_Hlk164440181"/>
      <w:r w:rsidRPr="00136086">
        <w:rPr>
          <w:rFonts w:ascii="TH SarabunPSK" w:hAnsi="TH SarabunPSK" w:cs="TH SarabunPSK"/>
          <w:sz w:val="28"/>
          <w:szCs w:val="28"/>
          <w:cs/>
        </w:rPr>
        <w:t xml:space="preserve">ทักษะการอ่านเป็นหนึ่งในทักษะสำคัญจำเป็นที่มุ่งพัฒนาผู้เรียนทุกคนให้มีคุณลักษณะและทักษะการเรียนรู้ในโลกศตวรรษที่ 21 หากผู้เรียนบกพร่องหรือขาดทักษะการอ่าน จะส่งผลให้ยากลำบากในการติดต่อสื่อสารและมีปัญหาในการดำเนินชีวิต ดังที่ </w:t>
      </w:r>
      <w:r w:rsidRPr="00136086">
        <w:rPr>
          <w:rFonts w:ascii="TH SarabunPSK" w:hAnsi="TH SarabunPSK" w:cs="TH SarabunPSK"/>
          <w:sz w:val="28"/>
          <w:szCs w:val="28"/>
          <w:cs/>
        </w:rPr>
        <w:fldChar w:fldCharType="begin"/>
      </w:r>
      <w:r w:rsidRPr="00136086">
        <w:rPr>
          <w:rFonts w:ascii="TH SarabunPSK" w:hAnsi="TH SarabunPSK" w:cs="TH SarabunPSK"/>
          <w:sz w:val="28"/>
          <w:szCs w:val="28"/>
        </w:rPr>
        <w:instrText xml:space="preserve"> ADDIN EN.CITE &lt;EndNote&gt;&lt;Cite AuthorYear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"</w:instrText>
      </w:r>
      <w:r w:rsidRPr="00136086">
        <w:rPr>
          <w:rFonts w:ascii="TH SarabunPSK" w:hAnsi="TH SarabunPSK" w:cs="TH SarabunPSK"/>
          <w:sz w:val="28"/>
          <w:szCs w:val="28"/>
        </w:rPr>
        <w:instrText>&gt;&lt;Author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จันทรา ด่านคงรักษ์</w:instrText>
      </w:r>
      <w:r w:rsidRPr="00136086">
        <w:rPr>
          <w:rFonts w:ascii="TH SarabunPSK" w:hAnsi="TH SarabunPSK" w:cs="TH SarabunPSK"/>
          <w:sz w:val="28"/>
          <w:szCs w:val="28"/>
        </w:rPr>
        <w:instrText>&lt;/Author&gt;&lt;Year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566</w:instrText>
      </w:r>
      <w:r w:rsidRPr="00136086">
        <w:rPr>
          <w:rFonts w:ascii="TH SarabunPSK" w:hAnsi="TH SarabunPSK" w:cs="TH SarabunPSK"/>
          <w:sz w:val="28"/>
          <w:szCs w:val="28"/>
        </w:rPr>
        <w:instrText>&lt;/Year&gt;&lt;RecNum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70</w:instrText>
      </w:r>
      <w:r w:rsidRPr="00136086">
        <w:rPr>
          <w:rFonts w:ascii="TH SarabunPSK" w:hAnsi="TH SarabunPSK" w:cs="TH SarabunPSK"/>
          <w:sz w:val="28"/>
          <w:szCs w:val="28"/>
        </w:rPr>
        <w:instrText>&lt;/RecNum&gt;&lt;DisplayText&gt;&lt;style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จันทรา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 &lt;style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ด่านคงรักษ์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 (&lt;style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566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)&lt;/DisplayText&gt;&lt;record&gt;&lt;rec-number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70</w:instrText>
      </w:r>
      <w:r w:rsidRPr="00136086">
        <w:rPr>
          <w:rFonts w:ascii="TH SarabunPSK" w:hAnsi="TH SarabunPSK" w:cs="TH SarabunPSK"/>
          <w:sz w:val="28"/>
          <w:szCs w:val="28"/>
        </w:rPr>
        <w:instrText>&lt;/rec-number&gt;&lt;foreign-keys&gt;&lt;key app="EN" db-id="vv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sz w:val="28"/>
          <w:szCs w:val="28"/>
        </w:rPr>
        <w:instrText>sexaaces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9</w:instrText>
      </w:r>
      <w:r w:rsidRPr="00136086">
        <w:rPr>
          <w:rFonts w:ascii="TH SarabunPSK" w:hAnsi="TH SarabunPSK" w:cs="TH SarabunPSK"/>
          <w:sz w:val="28"/>
          <w:szCs w:val="28"/>
        </w:rPr>
        <w:instrText>aeetafo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sz w:val="28"/>
          <w:szCs w:val="28"/>
        </w:rPr>
        <w:instrText>f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</w:instrText>
      </w:r>
      <w:r w:rsidRPr="00136086">
        <w:rPr>
          <w:rFonts w:ascii="TH SarabunPSK" w:hAnsi="TH SarabunPSK" w:cs="TH SarabunPSK"/>
          <w:sz w:val="28"/>
          <w:szCs w:val="28"/>
        </w:rPr>
        <w:instrText>f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7</w:instrText>
      </w:r>
      <w:r w:rsidRPr="00136086">
        <w:rPr>
          <w:rFonts w:ascii="TH SarabunPSK" w:hAnsi="TH SarabunPSK" w:cs="TH SarabunPSK"/>
          <w:sz w:val="28"/>
          <w:szCs w:val="28"/>
        </w:rPr>
        <w:instrText>w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0</w:instrText>
      </w:r>
      <w:r w:rsidRPr="00136086">
        <w:rPr>
          <w:rFonts w:ascii="TH SarabunPSK" w:hAnsi="TH SarabunPSK" w:cs="TH SarabunPSK"/>
          <w:sz w:val="28"/>
          <w:szCs w:val="28"/>
        </w:rPr>
        <w:instrText>fpttxawew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5" </w:instrText>
      </w:r>
      <w:r w:rsidRPr="00136086">
        <w:rPr>
          <w:rFonts w:ascii="TH SarabunPSK" w:hAnsi="TH SarabunPSK" w:cs="TH SarabunPSK"/>
          <w:sz w:val="28"/>
          <w:szCs w:val="28"/>
        </w:rPr>
        <w:instrText>timestamp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69934108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70</w:instrText>
      </w:r>
      <w:r w:rsidRPr="00136086">
        <w:rPr>
          <w:rFonts w:ascii="TH SarabunPSK" w:hAnsi="TH SarabunPSK" w:cs="TH SarabunPSK"/>
          <w:sz w:val="28"/>
          <w:szCs w:val="28"/>
        </w:rPr>
        <w:instrText>&lt;/key&gt;&lt;/foreign-keys&gt;&lt;ref-type name="Book"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6</w:instrText>
      </w:r>
      <w:r w:rsidRPr="00136086">
        <w:rPr>
          <w:rFonts w:ascii="TH SarabunPSK" w:hAnsi="TH SarabunPSK" w:cs="TH SarabunPSK"/>
          <w:sz w:val="28"/>
          <w:szCs w:val="28"/>
        </w:rPr>
        <w:instrText>&lt;/ref-type&gt;&lt;contributors&gt;&lt;authors&gt;&lt;author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จันทรา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00%"</w:instrText>
      </w:r>
      <w:r w:rsidRPr="00136086">
        <w:rPr>
          <w:rFonts w:ascii="TH SarabunPSK" w:hAnsi="TH SarabunPSK" w:cs="TH SarabunPSK"/>
          <w:sz w:val="28"/>
          <w:szCs w:val="28"/>
        </w:rPr>
        <w:instrText>&gt; 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ด่านคงรักษ์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style face="normal" font="default"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0"</w:instrText>
      </w:r>
      <w:r w:rsidRPr="00136086">
        <w:rPr>
          <w:rFonts w:ascii="TH SarabunPSK" w:hAnsi="TH SarabunPSK" w:cs="TH SarabunPSK"/>
          <w:sz w:val="28"/>
          <w:szCs w:val="28"/>
        </w:rPr>
        <w:instrText>&gt;,&lt;/style&gt;&lt;/author&gt;&lt;/authors&gt;&lt;/contributors&gt;&lt;titles&gt;&lt;tit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คู่มือการสร้างเสริมความสามารถด้านการสอนอ่าน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00%"</w:instrText>
      </w:r>
      <w:r w:rsidRPr="00136086">
        <w:rPr>
          <w:rFonts w:ascii="TH SarabunPSK" w:hAnsi="TH SarabunPSK" w:cs="TH SarabunPSK"/>
          <w:sz w:val="28"/>
          <w:szCs w:val="28"/>
        </w:rPr>
        <w:instrText>&gt; 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ระดับชั้นประถมศึกษา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/title&gt;&lt;/titles&gt;&lt;dates&gt;&lt;year&gt;&lt;style face="normal" font="default"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566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/year&gt;&lt;/dates&gt;&lt;publisher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ศูนย์หนังสือแห่งจุฬาลงกรณ์มหาวิทยาลัย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/publisher&gt;&lt;urls&gt;&lt;/urls&gt;&lt;/record&gt;&lt;/Cite&gt;&lt;/EndNote&gt;</w:instrText>
      </w:r>
      <w:r w:rsidRPr="00136086">
        <w:rPr>
          <w:rFonts w:ascii="TH SarabunPSK" w:hAnsi="TH SarabunPSK" w:cs="TH SarabunPSK"/>
          <w:sz w:val="28"/>
          <w:szCs w:val="28"/>
          <w:cs/>
        </w:rPr>
        <w:fldChar w:fldCharType="separate"/>
      </w:r>
      <w:r w:rsidRPr="00136086">
        <w:rPr>
          <w:rFonts w:ascii="TH SarabunPSK" w:hAnsi="TH SarabunPSK" w:cs="TH SarabunPSK"/>
          <w:noProof/>
          <w:sz w:val="28"/>
          <w:szCs w:val="28"/>
          <w:cs/>
        </w:rPr>
        <w:t>จันทรา ด่านคงรักษ์ (2566)</w:t>
      </w:r>
      <w:r w:rsidRPr="00136086">
        <w:rPr>
          <w:rFonts w:ascii="TH SarabunPSK" w:hAnsi="TH SarabunPSK" w:cs="TH SarabunPSK"/>
          <w:sz w:val="28"/>
          <w:szCs w:val="28"/>
          <w:cs/>
        </w:rPr>
        <w:fldChar w:fldCharType="end"/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และ สิริพัชร์ เจษฎาวิโรจน์ (2553 </w:t>
      </w:r>
      <w:r w:rsidRPr="00136086">
        <w:rPr>
          <w:rFonts w:ascii="TH SarabunPSK" w:hAnsi="TH SarabunPSK" w:cs="TH SarabunPSK"/>
          <w:sz w:val="28"/>
          <w:szCs w:val="28"/>
        </w:rPr>
        <w:t xml:space="preserve">: </w:t>
      </w:r>
      <w:r w:rsidRPr="00136086">
        <w:rPr>
          <w:rFonts w:ascii="TH SarabunPSK" w:hAnsi="TH SarabunPSK" w:cs="TH SarabunPSK"/>
          <w:sz w:val="28"/>
          <w:szCs w:val="28"/>
          <w:cs/>
        </w:rPr>
        <w:t>162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ที่กล่าวว่าการอ่านสะกดคำเป็นเรื่องจำเป็นมากสำหรับนักเรียนชั้นประถมศึกษาปีที่ 1 เพราะมีจำนวนคำที่ต้องเรียนเพิ่มมากกว่าช่วงปฐมวัย นักเรียนไม่สามารถจำรูปคำได้ทั้งหมด ซึ่งการอ่านแบบสะกดคำจะช่วยให้นักเรียนประสมคำอ่านและสามารถอ่านหนังสือได้ด้วยตนเอง สอดคล้องกับที่ บันลือ พฤกษะวัน (2532) ได้กล่าวถึงความสำคัญของการอ่านสะกดคำไว้ว่า หากนักเรียนอ่านไม่ได้ การเรียนการสอนย่อมพบอุปสรรคอย่างใหญ่หลวง พฤติกรรมในการเรียนรู้ของเด็กจะเปลี่ยนไป หงอยเหงา เก็บกด เด็กที่อ่านได้ย่อมได้รับการยอมรับ สามารถร่วมเรียน ร่วมเล่นกับเพื่อน ๆ ได้ดี ตรงกันข้าม การที่เด็กมีอุปสรรคในการอ่าน ย่อมขาดความอบอุ่น ขาดความมั่นใจในตนเอง ซึ่งเป็นปัญหามากของนักเรียนไทยในปัจจุบัน ผลจากการอ่านไม่ออก เขียนไม่ได้ ส่งผลกระทบต่อการเรียนในวิชาอื่น </w: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t>ๆ ด้วย</w:t>
      </w:r>
    </w:p>
    <w:p w14:paraId="19E5DA95" w14:textId="22D1E45E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นอกจากการอ่านสะกดคำจะมีความสำคัญต่อการฝึกทักษะการอ่านของนักเรียนแล้ว การเสริมสร้างความสุขในการเรียนรู้ก็เป็นปัจจัยหนึ่งที่ทำให้ผู้เรียนเกิดการเรียนรู้ได้อย่างมีประสิทธิภาพ ดังที่ มารุต  พัฒผล (</w:t>
      </w:r>
      <w:r w:rsidRPr="00136086">
        <w:rPr>
          <w:rFonts w:ascii="TH SarabunPSK" w:hAnsi="TH SarabunPSK" w:cs="TH SarabunPSK"/>
          <w:sz w:val="28"/>
          <w:szCs w:val="28"/>
        </w:rPr>
        <w:t>2557 : 179</w:t>
      </w:r>
      <w:r w:rsidRPr="00136086">
        <w:rPr>
          <w:rFonts w:ascii="TH SarabunPSK" w:hAnsi="TH SarabunPSK" w:cs="TH SarabunPSK"/>
          <w:sz w:val="28"/>
          <w:szCs w:val="28"/>
          <w:cs/>
        </w:rPr>
        <w:t>) ได้กล่าวถึง ความสุขในการเรียนรู้ ไว้ว่า ความรู้สึกที่ดีของผู้เรียนที่มีต่อการปฏิบัติกิจกรรม ต่าง ๆ ทางการเรียนรู้ อันเกิดมาจากกระบวนการจัดประสบการณ์การเรียนรู้ของผู้สอน สอดคล้องกับที่ ภัสรดา จูเมฆา และปกรณ์ ประจันบาน (</w:t>
      </w:r>
      <w:r w:rsidRPr="00136086">
        <w:rPr>
          <w:rFonts w:ascii="TH SarabunPSK" w:hAnsi="TH SarabunPSK" w:cs="TH SarabunPSK"/>
          <w:sz w:val="28"/>
          <w:szCs w:val="28"/>
        </w:rPr>
        <w:t>2559 : 15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) กล่าวว่าความสุขในการเรียนรู้เป็นความรู้สึกของนักเรียนที่รู้สึกรักเรียน รู้สึกสนุก ไม่เกิดความเครียด หรือเกิดความเบื่อหน่ายต่อการเรียนซึ่งอาจมาจากปัจจัยจากตัวผู้เรียนเอง หรือจากสิ่งแวดล้อมอื่น ๆ เช่น ตัวผู้สอน หรือบรรยากาศภายในโรงเรียน และสัมพันธภาพกับเพื่อน </w:t>
      </w:r>
    </w:p>
    <w:p w14:paraId="21FF4E10" w14:textId="77777777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จากที่กล่าวมาข้างต้นจะเห็นว่า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>ทักษะการอ่านสะกดคำกับความสุขในการเรียนรู้มีความสันพันธ์กัน เนื่องจากความสุขในการเรียนรู้เป็นความรู้สึกผู้เรียนที่มีต่อการปฏิบัติกิจกรรมต่าง ๆ ทางการเรียนรู้ ซึ่งเกิดมาจากกระบวนการจัดการเรียนการสอนของครูผู้สอน บรรยากาศภายในห้องเรียนที่เอื้อต่อการเรียนรู้ และสัมพันธภาพกับเพื่อนที่เกิดขึ้นระหว่างการเรียน เมื่อผู้เรียนมีความสุขในการเรียนรู้แล้ว จะช่วยส่งเสริมทักษะการอ่านสะกดคำของนักเรียนได้ดียิ่งขึ้นสอดคล้องกับงานวิจัยของ ลัดดา หวังภาษิต (2557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>ที่ได้พัฒนาและศึกษาประสิทธิผลของการใช้รูปแบบการเรียนรู้ภาษาอังกฤษที่เสริมสร้างความสุขในการเรียนรู้ของนักเรียนชั้นประถมศึกษาโรงเรียนสาธิต สังกัดสำนักงานคณะกรรมการการอุดมศึกษา ผลการวิจัยพบว่า การประเมินความสุขในการเรียนรู้ของกลุ่มทดลองแต่ละช่วง (</w:t>
      </w:r>
      <w:r w:rsidRPr="00136086">
        <w:rPr>
          <w:rFonts w:ascii="TH SarabunPSK" w:hAnsi="TH SarabunPSK" w:cs="TH SarabunPSK"/>
          <w:sz w:val="28"/>
          <w:szCs w:val="28"/>
        </w:rPr>
        <w:t>5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ช่วง) เพิ่มขึ้นอย่างมีนัยสำคัญทางสถิติที่ระดับ .</w:t>
      </w:r>
      <w:r w:rsidRPr="00136086">
        <w:rPr>
          <w:rFonts w:ascii="TH SarabunPSK" w:hAnsi="TH SarabunPSK" w:cs="TH SarabunPSK"/>
          <w:sz w:val="28"/>
          <w:szCs w:val="28"/>
        </w:rPr>
        <w:t xml:space="preserve">01 </w:t>
      </w:r>
      <w:r w:rsidRPr="00136086">
        <w:rPr>
          <w:rFonts w:ascii="TH SarabunPSK" w:hAnsi="TH SarabunPSK" w:cs="TH SarabunPSK"/>
          <w:sz w:val="28"/>
          <w:szCs w:val="28"/>
          <w:cs/>
        </w:rPr>
        <w:t>และผลสัมฤทธิ์ในการเรียนรู้ภาษาอังกฤษของกลุ่มทดลองแต่ละช่วง (</w:t>
      </w:r>
      <w:r w:rsidRPr="00136086">
        <w:rPr>
          <w:rFonts w:ascii="TH SarabunPSK" w:hAnsi="TH SarabunPSK" w:cs="TH SarabunPSK"/>
          <w:sz w:val="28"/>
          <w:szCs w:val="28"/>
        </w:rPr>
        <w:t>5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ช่วง) เพิ่มขึ้นอย่างมีนัยสำคัญทางสถิติที่ระดับ </w:t>
      </w:r>
      <w:r w:rsidRPr="00136086">
        <w:rPr>
          <w:rFonts w:ascii="TH SarabunPSK" w:hAnsi="TH SarabunPSK" w:cs="TH SarabunPSK"/>
          <w:sz w:val="28"/>
          <w:szCs w:val="28"/>
        </w:rPr>
        <w:t>.01</w:t>
      </w:r>
    </w:p>
    <w:p w14:paraId="5A627DAC" w14:textId="59DC8BEA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  <w:lang w:val="th-TH"/>
        </w:rPr>
        <w:t>แม้ว่าการอ่านสะกดคำจะสำคัญ แต่</w:t>
      </w:r>
      <w:r w:rsidRPr="00136086">
        <w:rPr>
          <w:rFonts w:ascii="TH SarabunPSK" w:hAnsi="TH SarabunPSK" w:cs="TH SarabunPSK"/>
          <w:sz w:val="28"/>
          <w:szCs w:val="28"/>
          <w:cs/>
        </w:rPr>
        <w:t>พบว่านักเรียนประสบปัญหาภาวะถดถอยทางการเรียนรู้ (</w:t>
      </w:r>
      <w:r w:rsidRPr="00136086">
        <w:rPr>
          <w:rFonts w:ascii="TH SarabunPSK" w:hAnsi="TH SarabunPSK" w:cs="TH SarabunPSK"/>
          <w:sz w:val="28"/>
          <w:szCs w:val="28"/>
        </w:rPr>
        <w:t>Learning loss</w:t>
      </w:r>
      <w:r w:rsidRPr="00136086">
        <w:rPr>
          <w:rFonts w:ascii="TH SarabunPSK" w:hAnsi="TH SarabunPSK" w:cs="TH SarabunPSK"/>
          <w:sz w:val="28"/>
          <w:szCs w:val="28"/>
          <w:cs/>
        </w:rPr>
        <w:t>) โดยเฉพาะปัญหาการอ่านออกเขียนได้ของนักเรียนชั้นประถมศึกษาตอนต้น ดังที่</w: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t xml:space="preserve"> </w: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fldChar w:fldCharType="begin"/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 xml:space="preserve"> ADDIN EN.CITE &lt;EndNote&gt;&lt;Cite AuthorYear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&lt;Author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สำนักงานเลขาธิการสภาการศึกษา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Author&gt;&lt;Year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2565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Year&gt;&lt;RecNum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84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RecNum&gt;&lt;DisplayText&gt;&lt;style size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สำนักงานเลขาธิการสภาการศึกษา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style&gt; (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2565)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DisplayText&gt;&lt;record&gt;&lt;rec-number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84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rec-number&gt;&lt;foreign-keys&gt;&lt;key app="EN" db-id="vv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sexaaces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9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aeetafo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f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2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f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7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w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0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fpttxawew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 xml:space="preserve">5" 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timestamp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699341085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84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key&gt;&lt;/foreign-keys&gt;&lt;ref-type name="Electronic Book"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44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ref-type&gt;&lt;contributors&gt;&lt;authors&gt;&lt;author&gt;&lt;style face="normal" font="default" charset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สำนักงานเลขาธิการสภาการศึกษา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style&gt;&lt;style face="normal" font="default" size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0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,&lt;/style&gt;&lt;/author&gt;&lt;/authors&gt;&lt;/contributors&gt;&lt;titles&gt;&lt;title&gt;&lt;style face="normal" font="default" charset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รายงานผลการศึกษาภาวะถดถอยทางการเรียนรู้ของผู้เรียนระดับการศึกษาขั้นพื้นฐานในสถานการณ์โควิด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style&gt;&lt;style face="normal" font="default" size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00%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-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 xml:space="preserve">19 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style&gt;&lt;style face="normal" font="default" size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: &lt;/style&gt;&lt;style face="normal" font="default" charset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สภาพการณ์ บทเรียน และแนวทางการพัฒนาคุณภาพการเรียนรู้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style&gt;&lt;/title&gt;&lt;/titles&gt;&lt;dates&gt;&lt;year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2565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year&gt;&lt;/dates&gt;&lt;urls&gt;&lt;related-urls&gt;&lt;url&gt;http://backoffice.onec.go.th/uploads/Book/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932-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file.pdf&lt;/url&gt;&lt;/related-urls&gt;&lt;/urls&gt;&lt;custom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&lt;style face="normal" font="default" size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 xml:space="preserve">14 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style&gt;&lt;style face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=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normal" font="default" charset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21"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กุมภาพันธ์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lt;/style&gt;&lt;/custom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color w:val="auto"/>
          <w:sz w:val="28"/>
          <w:szCs w:val="28"/>
        </w:rPr>
        <w:instrText>&gt;&lt;/record&gt;&lt;/Cite&gt;&lt;/EndNote&gt;</w:instrTex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fldChar w:fldCharType="separate"/>
      </w:r>
      <w:r w:rsidRPr="00136086">
        <w:rPr>
          <w:rFonts w:ascii="TH SarabunPSK" w:hAnsi="TH SarabunPSK" w:cs="TH SarabunPSK"/>
          <w:noProof/>
          <w:color w:val="auto"/>
          <w:sz w:val="28"/>
          <w:szCs w:val="28"/>
          <w:cs/>
        </w:rPr>
        <w:t>สำนักงานเลขาธิการสภาการศึกษา (2565)</w: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fldChar w:fldCharType="end"/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t xml:space="preserve"> ได้รายงานผลการศึกษาภาวะถดถอยทางการเรียนรู้ของผู้เรียนระดับการศึกษาขั้นพื้นฐานในสถานการณ์โควิด-19 </w:t>
      </w:r>
      <w:r w:rsidRPr="00136086">
        <w:rPr>
          <w:rFonts w:ascii="TH SarabunPSK" w:hAnsi="TH SarabunPSK" w:cs="TH SarabunPSK"/>
          <w:sz w:val="28"/>
          <w:szCs w:val="28"/>
          <w:cs/>
        </w:rPr>
        <w:t>พบว่า นักเรียนในระดับประถมศึกษาเกิดภาวะถดถอยด้านความรู้ ทักษะการอ่าน ซึ่งเป็นทักษะพื้นฐานที่ขาดหายไป ถึงสภาพปัญหาทักษะการอ่านของนักเรียนเครือข่ายกลุ่มโรงเรียนงอบปอน อำเภอทุ่งช้าง จังหวัดน่าน ซึ่งเป็นกลุ่มโรงเรียนในสังกัดสำนักงานเขตพื้นที่การศึกษาประถมศึกษาน่าน เขต 2 ที่พบว่า นักเรียนมีปัญหาด้านการออกเสียงพยัญชนะ การจดจำสระ และนักเรียนมีความสับสนพยัญชนะที่มีลักษณะคล้ายคลึงกัน เมื่อประสมเสียงกับสระแล้ว ทำให้การอ่านสะกดคำผิดเพี้ยนไป</w:t>
      </w:r>
    </w:p>
    <w:p w14:paraId="0F7C22BA" w14:textId="77777777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ปัญหาดังกล่าวข้างต้น อาจเกิดขึ้นจากสาเหตุหลายประการ อาทิ ผู้เรียนขาดแรงจูงใจในการเรียนและขาดทักษะการอ่านที่ถูกต้อง จึงทำให้ความสนใจของนักเรียนและสัมพันธภาพระหว่างครูกับผู้เรียนลดลงจากเดิม อีกทั้งครูผู้สอนใช้วิธีการสอนไม่น่าสนใจ ดังที่ บันลือ พฤกษะวัน (2532) ได้กล่าวว่า สาเหตุที่ทำให้เกิดปัญหาข้างต้น คือการสอนอ่านเป็นเรื่องของการ</w:t>
      </w:r>
      <w:r w:rsidRPr="00136086">
        <w:rPr>
          <w:rFonts w:ascii="TH SarabunPSK" w:hAnsi="TH SarabunPSK" w:cs="TH SarabunPSK"/>
          <w:sz w:val="28"/>
          <w:szCs w:val="28"/>
          <w:cs/>
        </w:rPr>
        <w:lastRenderedPageBreak/>
        <w:t>บังคับ ยัดเยียดให้อ่าน ให้ท่องจำตามรูปแบบของอักขรวิธี ย่อมทำให้เด็กเกลียดการอ่าน และไม่มีความสุขในการเรียนรู้ ซึ่งขัดต่อความต้องการแห่งวัย ช่วงความสนใจ (</w:t>
      </w:r>
      <w:r w:rsidRPr="00136086">
        <w:rPr>
          <w:rFonts w:ascii="TH SarabunPSK" w:hAnsi="TH SarabunPSK" w:cs="TH SarabunPSK"/>
          <w:sz w:val="28"/>
          <w:szCs w:val="28"/>
        </w:rPr>
        <w:t>Interesting Span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) ของเด็กประถมศึกษานั้นสั้น จำเป็นต้องจัดกิจกรรมสอดแทรกเพื่อเชื่อมโยงความสนใจ และมุ่งใช้กิจกรรมเกมเล่นนั้น ๆ นำไปสู่การเรียนรู้ สอดคล้องกับ สิริพัชร์ เจษฎาวิโรจน์ (2553 </w:t>
      </w:r>
      <w:r w:rsidRPr="00136086">
        <w:rPr>
          <w:rFonts w:ascii="TH SarabunPSK" w:hAnsi="TH SarabunPSK" w:cs="TH SarabunPSK"/>
          <w:sz w:val="28"/>
          <w:szCs w:val="28"/>
        </w:rPr>
        <w:t xml:space="preserve">: </w:t>
      </w:r>
      <w:r w:rsidRPr="00136086">
        <w:rPr>
          <w:rFonts w:ascii="TH SarabunPSK" w:hAnsi="TH SarabunPSK" w:cs="TH SarabunPSK"/>
          <w:sz w:val="28"/>
          <w:szCs w:val="28"/>
          <w:cs/>
        </w:rPr>
        <w:t>162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ได้กล่าวว่า หากครูไม่สอนวิธีการอ่านสะกดคำ จะทำให้นักเรียนขาดหลักเกณฑ์การประสมคำที่ถูกต้อง เมื่อนักเรียนอ่านหนังสือมากขึ้นจะเกิดความสับสน อ่านหนังสือไม่ออก เขียนไม่ได้ ย่อมส่งผลกระทบต่อการเรียนวิชาอื่น ๆ ด้วย </w:t>
      </w:r>
    </w:p>
    <w:p w14:paraId="284CFAFC" w14:textId="7CF07CF3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ด้วยเหตุนี้ การสอนอ่านสะกดคำมีหลายวิธีซึ่งครูไม่ควรยึดวิธีใดวิธีหนึ่ง แต่ควรผสมผสานหลายวิธี ดังที่ สถาบันภาษาไทย สำนักวิชาการและมาตรฐานการศึกษา (</w:t>
      </w:r>
      <w:r w:rsidRPr="00136086">
        <w:rPr>
          <w:rFonts w:ascii="TH SarabunPSK" w:hAnsi="TH SarabunPSK" w:cs="TH SarabunPSK"/>
          <w:sz w:val="28"/>
          <w:szCs w:val="28"/>
        </w:rPr>
        <w:t xml:space="preserve">2559 : 7)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กล่าวว่า การสอนอ่านสะกดคำมี 6 วิธี ได้แก่ สอนโดยวิธีประสมอักษร สอนด้วยการเดาคำจากภาพ สอนอ่านจากรูปร่างของคำ สอนด้วยการเดาคำจากบริบท สอนอ่านโดยให้รู้หลักภาษา และสอนอ่านตามครู ในขณะที่การจัดการเรียนการสอนของครูจะต้องคอยสังเกตพฤติกรรมของนักเรียน เพื่อจะสามารถเลือกวิธีการสอนอ่านที่เหมาะสมกับความต้องการของนักเรียนได้ ดังนั้นผู้วิจัยจึงได้นำวิธีการสอนอ่านสะกดคำดังกล่าวไปใช้เป็นแนวคิดพื้นฐานในการจัดกิจกรรมการเรียนการสอนให้กับผู้เรียน ซึ่งวิธีการสอนที่ให้เด็กได้เคลื่อนไหว มีการเสริมแรง เกิดความสนุกสนานและการเรียนรู้  คือ การเรียนการสอนแบบเรียนปนเล่น (</w:t>
      </w:r>
      <w:r w:rsidRPr="00136086">
        <w:rPr>
          <w:rFonts w:ascii="TH SarabunPSK" w:hAnsi="TH SarabunPSK" w:cs="TH SarabunPSK"/>
          <w:sz w:val="28"/>
          <w:szCs w:val="28"/>
        </w:rPr>
        <w:t>Play-Based Learning</w:t>
      </w:r>
      <w:r w:rsidRPr="00136086">
        <w:rPr>
          <w:rFonts w:ascii="TH SarabunPSK" w:hAnsi="TH SarabunPSK" w:cs="TH SarabunPSK"/>
          <w:sz w:val="28"/>
          <w:szCs w:val="28"/>
          <w:cs/>
        </w:rPr>
        <w:t>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</w:p>
    <w:p w14:paraId="7C5976F5" w14:textId="634DF8D7" w:rsidR="00136086" w:rsidRPr="00136086" w:rsidRDefault="00136086" w:rsidP="004809F5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 xml:space="preserve">การเรียนการสอนแบบเรียนปนเล่นเป็นกระบวนการสอนที่ช่วยพัฒนาทักษะต่าง ๆ ของนักเรียน ซึ่งเน้นให้นักเรียนได้ลงมือปฏิบัติและเรียนรู้ผ่านกิจกรรมที่ช่วยให้นักเรียนที่มีปัญหาทักษะการอ่านสะกดคำเกิดแรงจูงใจการเรียนผ่านการเล่น เช่น การเล่นเกมเดาคำจากภาพ การเล่นเกมสะกดคำตามเสียง เกมสังเกตรูปร่างของคำที่มีรูปร่างพยัญชนะ สระ วรรณยุกต์ที่คล้ายกันโดยเลือกจากคำที่ง่าย เพื่อกระตุ้นให้นักเรียนเกิดการเรียนรู้และการเล่นเกมที่สนุกสนานจนสามารถอ่านสะกดคำได้ถูกต้อง ดังที่ บันลือ พฤกษะวัน (2556 </w:t>
      </w:r>
      <w:r w:rsidRPr="00136086">
        <w:rPr>
          <w:rFonts w:ascii="TH SarabunPSK" w:hAnsi="TH SarabunPSK" w:cs="TH SarabunPSK"/>
          <w:sz w:val="28"/>
          <w:szCs w:val="28"/>
        </w:rPr>
        <w:t>: 68 – 70</w:t>
      </w:r>
      <w:r w:rsidRPr="00136086">
        <w:rPr>
          <w:rFonts w:ascii="TH SarabunPSK" w:hAnsi="TH SarabunPSK" w:cs="TH SarabunPSK"/>
          <w:sz w:val="28"/>
          <w:szCs w:val="28"/>
          <w:cs/>
        </w:rPr>
        <w:t>) ได้กล่าวถึงลักษณะของการเรียนกับการเล่นของเด็กระดับอนุบาลและวัยประถมศึกษาตอนต้น (ป.1-3) ในวัยนี้เรียกว่า วัยเรียนปนเล่น เน้นในลักษณะเนื้อหาวิชาที่เป็นกิจกรรมในชีวิตประจำวัน กิจกรรมการสอนเน้นการเล่นเป็นหลัก ซึ่งมีส่วนส่งเสริมพัฒนาการผู้เรียนในหลายด้าน ผู้สอนจะต้องออกแบบกิจกรรมให้ผู้เรียนลงมือปฏิบัติจริง แต่การจัดการเรียนการสอนแบบเรียนปนเล่นยังมีข้อจำกัดในการสร้างแรงจูงใจให้ผู้เรียนแสดงออกทางพฤติกรรมการเรียนรู้ได้อย่างต่อเนื่องและไม่สามารถกระตุ้นให้นักเรียนทุกคนมีส่วนร่วมใน</w: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t xml:space="preserve">ห้องเรียนได้ทุกกิจกรรม </w:t>
      </w:r>
      <w:r w:rsidRPr="00136086">
        <w:rPr>
          <w:rFonts w:ascii="TH SarabunPSK" w:hAnsi="TH SarabunPSK" w:cs="TH SarabunPSK"/>
          <w:sz w:val="28"/>
          <w:szCs w:val="28"/>
          <w:cs/>
        </w:rPr>
        <w:t>ดังนั้นผู้วิจัยจึงมองเห็นว่าการนำแนวคิดเกมมิฟิเคชัน (</w:t>
      </w:r>
      <w:r w:rsidRPr="00136086">
        <w:rPr>
          <w:rFonts w:ascii="TH SarabunPSK" w:hAnsi="TH SarabunPSK" w:cs="TH SarabunPSK"/>
          <w:sz w:val="28"/>
          <w:szCs w:val="28"/>
        </w:rPr>
        <w:t>Gamifications</w:t>
      </w:r>
      <w:r w:rsidRPr="00136086">
        <w:rPr>
          <w:rFonts w:ascii="TH SarabunPSK" w:hAnsi="TH SarabunPSK" w:cs="TH SarabunPSK"/>
          <w:sz w:val="28"/>
          <w:szCs w:val="28"/>
          <w:cs/>
        </w:rPr>
        <w:t>) มาใช้ในการจัดการเรียนการสอนแบบเรียนปนเล่นจะเป็นเครื่องมือที่ช่วยครูในการชี้แนะนักเรียนให้ประสบความสำเร็จในแต่ละกิจกรรมได้และเกิดบรรยากาศทางการเรียนรู้ ที่มีความสนุกสนานและเสริมสร้างแรงจูงใจให้นักเรียนทุกคนมีส่วนร่วมในกิจกรรม (</w:t>
      </w:r>
      <w:bookmarkStart w:id="3" w:name="_Hlk121561595"/>
      <w:r w:rsidRPr="00136086">
        <w:rPr>
          <w:rFonts w:ascii="TH SarabunPSK" w:hAnsi="TH SarabunPSK" w:cs="TH SarabunPSK"/>
          <w:sz w:val="28"/>
          <w:szCs w:val="28"/>
          <w:cs/>
        </w:rPr>
        <w:t>พันทิพา อมรฤทธิ์ และ ศยามน อินสะอาด</w:t>
      </w:r>
      <w:r w:rsidRPr="00136086">
        <w:rPr>
          <w:rFonts w:ascii="TH SarabunPSK" w:hAnsi="TH SarabunPSK" w:cs="TH SarabunPSK"/>
          <w:sz w:val="28"/>
          <w:szCs w:val="28"/>
        </w:rPr>
        <w:t xml:space="preserve">,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2563 </w:t>
      </w:r>
      <w:bookmarkEnd w:id="3"/>
      <w:r w:rsidRPr="00136086">
        <w:rPr>
          <w:rFonts w:ascii="TH SarabunPSK" w:hAnsi="TH SarabunPSK" w:cs="TH SarabunPSK"/>
          <w:sz w:val="28"/>
          <w:szCs w:val="28"/>
        </w:rPr>
        <w:t>: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42) ซึ่งเป็นสิ่งที่ช่วยลดข้อจำกัดทางการเรียนของนักเรียน ทำให้พัฒนาการผู้เรียนระดับประถมศึกษาตอนต้นจะถูกพัฒนาศักยภาพทางการเรียนรู้อย่างเต็มที่ เมื่ออยู่ใน</w:t>
      </w:r>
      <w:bookmarkStart w:id="4" w:name="_Hlk121556390"/>
      <w:r w:rsidRPr="00136086">
        <w:rPr>
          <w:rFonts w:ascii="TH SarabunPSK" w:hAnsi="TH SarabunPSK" w:cs="TH SarabunPSK"/>
          <w:sz w:val="28"/>
          <w:szCs w:val="28"/>
          <w:cs/>
        </w:rPr>
        <w:t xml:space="preserve">สภาพแวดล้อมทางการศึกษาที่เหมาะสม และเป็นกระบวนการเรียนรู้ที่ส่งเสริมให้ผู้เรียนเติบโตสมวัย </w:t>
      </w:r>
      <w:bookmarkStart w:id="5" w:name="_Hlk150275295"/>
      <w:r w:rsidRPr="00136086">
        <w:rPr>
          <w:rFonts w:ascii="TH SarabunPSK" w:hAnsi="TH SarabunPSK" w:cs="TH SarabunPSK"/>
          <w:sz w:val="28"/>
          <w:szCs w:val="28"/>
          <w:cs/>
        </w:rPr>
        <w:t>(</w:t>
      </w:r>
      <w:r w:rsidRPr="00136086">
        <w:rPr>
          <w:rFonts w:ascii="TH SarabunPSK" w:hAnsi="TH SarabunPSK" w:cs="TH SarabunPSK"/>
          <w:sz w:val="28"/>
          <w:szCs w:val="28"/>
        </w:rPr>
        <w:t>Froebel’s, 2003, as cited in Aneke et al., 2016, pp. 56-64)</w:t>
      </w:r>
      <w:bookmarkEnd w:id="4"/>
      <w:bookmarkEnd w:id="5"/>
    </w:p>
    <w:p w14:paraId="0F35828D" w14:textId="4150443F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แนวโน้มใหม่ทางเทคโนโลยีการศึกษาการนำเกมดิจิทัลมาประยุกต์ใช้ในการออกแบบกิจกรรมการเรียนรู้จะช่วยพัฒนาการเรียนรู้นักเรียนได้ดีกว่าการสอนแบบเดิม ซึ่งเกมมิฟิเคชัน (</w:t>
      </w:r>
      <w:r w:rsidRPr="00136086">
        <w:rPr>
          <w:rFonts w:ascii="TH SarabunPSK" w:hAnsi="TH SarabunPSK" w:cs="TH SarabunPSK"/>
          <w:sz w:val="28"/>
          <w:szCs w:val="28"/>
        </w:rPr>
        <w:t>Gamifications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) </w:t>
      </w:r>
      <w:r w:rsidRPr="00136086">
        <w:rPr>
          <w:rFonts w:ascii="TH SarabunPSK" w:hAnsi="TH SarabunPSK" w:cs="TH SarabunPSK"/>
          <w:sz w:val="22"/>
          <w:szCs w:val="28"/>
          <w:cs/>
        </w:rPr>
        <w:t>เป็นองค์ประกอบหนึ่งของเกมที่เน้นสร้างความน่าสนใจและความสนุกสนานใน</w:t>
      </w:r>
      <w:r w:rsidRPr="00136086">
        <w:rPr>
          <w:rFonts w:ascii="TH SarabunPSK" w:hAnsi="TH SarabunPSK" w:cs="TH SarabunPSK"/>
          <w:sz w:val="28"/>
          <w:szCs w:val="28"/>
          <w:cs/>
        </w:rPr>
        <w:t>การจัดการเรียนการสอนแบบเรียนปนเล่น</w:t>
      </w:r>
      <w:r w:rsidRPr="00136086">
        <w:rPr>
          <w:rFonts w:ascii="TH SarabunPSK" w:hAnsi="TH SarabunPSK" w:cs="TH SarabunPSK"/>
          <w:sz w:val="22"/>
          <w:szCs w:val="28"/>
          <w:cs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>อีกทั้งมีประโยชน์ในเรื่องการสร้างแรงจูงใจให้ผู้เรียนเกิดการเรียนรู้ ซึ่งสามารถช่วยกระตุ้นให้นักเรียนทุกคนมีส่วนร่วมในห้องเรียน และเป็นสิ่งที่ช่วยลดข้อจำกัดทางการเรียนของนักเรียน</w:t>
      </w:r>
      <w:bookmarkStart w:id="6" w:name="_Hlk121561567"/>
      <w:r w:rsidRPr="00136086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136086">
        <w:rPr>
          <w:rFonts w:ascii="TH SarabunPSK" w:hAnsi="TH SarabunPSK" w:cs="TH SarabunPSK"/>
          <w:noProof/>
          <w:sz w:val="28"/>
          <w:szCs w:val="28"/>
        </w:rPr>
        <w:t>Glover</w:t>
      </w:r>
      <w:r w:rsidRPr="00136086">
        <w:rPr>
          <w:rFonts w:ascii="TH SarabunPSK" w:hAnsi="TH SarabunPSK" w:cs="TH SarabunPSK"/>
          <w:sz w:val="28"/>
          <w:szCs w:val="28"/>
        </w:rPr>
        <w:t xml:space="preserve">, </w:t>
      </w:r>
      <w:r w:rsidRPr="00136086">
        <w:rPr>
          <w:rFonts w:ascii="TH SarabunPSK" w:hAnsi="TH SarabunPSK" w:cs="TH SarabunPSK"/>
          <w:sz w:val="28"/>
          <w:szCs w:val="28"/>
          <w:cs/>
        </w:rPr>
        <w:t>2013)</w:t>
      </w:r>
      <w:r w:rsidRPr="00136086">
        <w:rPr>
          <w:rFonts w:ascii="TH SarabunPSK" w:hAnsi="TH SarabunPSK" w:cs="TH SarabunPSK"/>
          <w:sz w:val="22"/>
          <w:szCs w:val="28"/>
          <w:cs/>
        </w:rPr>
        <w:t xml:space="preserve"> </w:t>
      </w:r>
      <w:bookmarkEnd w:id="6"/>
      <w:r w:rsidRPr="00136086">
        <w:rPr>
          <w:rFonts w:ascii="TH SarabunPSK" w:hAnsi="TH SarabunPSK" w:cs="TH SarabunPSK"/>
          <w:sz w:val="22"/>
          <w:szCs w:val="28"/>
          <w:cs/>
        </w:rPr>
        <w:t>โดยเ</w:t>
      </w:r>
      <w:r w:rsidRPr="00136086">
        <w:rPr>
          <w:rFonts w:ascii="TH SarabunPSK" w:hAnsi="TH SarabunPSK" w:cs="TH SarabunPSK"/>
          <w:sz w:val="28"/>
          <w:szCs w:val="28"/>
          <w:cs/>
        </w:rPr>
        <w:t>กมมิฟิเคชัน (</w:t>
      </w:r>
      <w:r w:rsidRPr="00136086">
        <w:rPr>
          <w:rFonts w:ascii="TH SarabunPSK" w:hAnsi="TH SarabunPSK" w:cs="TH SarabunPSK"/>
          <w:sz w:val="28"/>
          <w:szCs w:val="28"/>
        </w:rPr>
        <w:t>Gamifications</w:t>
      </w:r>
      <w:r w:rsidRPr="00136086">
        <w:rPr>
          <w:rFonts w:ascii="TH SarabunPSK" w:hAnsi="TH SarabunPSK" w:cs="TH SarabunPSK"/>
          <w:sz w:val="28"/>
          <w:szCs w:val="28"/>
          <w:cs/>
        </w:rPr>
        <w:t>)</w:t>
      </w:r>
      <w:r w:rsidRPr="00136086">
        <w:rPr>
          <w:rFonts w:ascii="TH SarabunPSK" w:hAnsi="TH SarabunPSK" w:cs="TH SarabunPSK"/>
          <w:sz w:val="22"/>
          <w:szCs w:val="28"/>
          <w:cs/>
        </w:rPr>
        <w:t xml:space="preserve"> มีองค์ประกอบ ดังนี้ 1.คะแนนสะสม 2.เหรียญตราสัญลักษณ์ 3.ระดับชั้น 4.ตารางอันดับ และ5.ความท้าทาย ซึ่งทั้ง 5 องค์ประกอบจะช่วยทำให้การเล่นมีความสนุก ผู้เล่นรู้สึกมีส่วนร่วม และเสริมสร้างแรงจูงใจในการเล่น แม้อยู่ในสภาพแวดล้อมการศึกษาที่เป็นทางการ แต่ศักยภาพของการเรียนรู้จากการเล่นจะถูกใช้ประโยชน์อย่างเต็มที่</w:t>
      </w:r>
      <w:bookmarkStart w:id="7" w:name="_Hlk121561581"/>
      <w:r w:rsidRPr="00136086">
        <w:rPr>
          <w:rFonts w:ascii="TH SarabunPSK" w:hAnsi="TH SarabunPSK" w:cs="TH SarabunPSK"/>
          <w:sz w:val="22"/>
          <w:szCs w:val="28"/>
          <w:cs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</w:rPr>
        <w:t>(</w:t>
      </w:r>
      <w:r w:rsidRPr="00136086">
        <w:rPr>
          <w:rFonts w:ascii="TH SarabunPSK" w:hAnsi="TH SarabunPSK" w:cs="TH SarabunPSK"/>
          <w:noProof/>
          <w:sz w:val="28"/>
          <w:szCs w:val="28"/>
        </w:rPr>
        <w:t>Fabricatore &amp; Lopez</w:t>
      </w:r>
      <w:r w:rsidRPr="00136086">
        <w:rPr>
          <w:rFonts w:ascii="TH SarabunPSK" w:hAnsi="TH SarabunPSK" w:cs="TH SarabunPSK"/>
          <w:sz w:val="28"/>
          <w:szCs w:val="28"/>
        </w:rPr>
        <w:t xml:space="preserve">, </w:t>
      </w:r>
      <w:r w:rsidRPr="00136086">
        <w:rPr>
          <w:rFonts w:ascii="TH SarabunPSK" w:hAnsi="TH SarabunPSK" w:cs="TH SarabunPSK"/>
          <w:sz w:val="28"/>
          <w:szCs w:val="28"/>
          <w:cs/>
        </w:rPr>
        <w:t>2012)</w:t>
      </w:r>
      <w:bookmarkEnd w:id="7"/>
      <w:r w:rsidRPr="00136086">
        <w:rPr>
          <w:rFonts w:ascii="TH SarabunPSK" w:hAnsi="TH SarabunPSK" w:cs="TH SarabunPSK"/>
          <w:sz w:val="22"/>
          <w:szCs w:val="28"/>
          <w:cs/>
        </w:rPr>
        <w:t xml:space="preserve"> สอดคล้องกับงานวิจัย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สุภัทรา สดเอี่ยม (2566) ได้พัฒนาทักษะการอ่านออกเสียงสะกดคำของนักเรียนชั้ันประถมศึกษาตอนปลายด้วยการแจกลูกสะกดคำร่วมกับเกมมิฟิเคชัน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lastRenderedPageBreak/>
        <w:t xml:space="preserve">ผลการวิจัยพบว่า </w:t>
      </w:r>
      <w:r w:rsidRPr="00136086">
        <w:rPr>
          <w:rFonts w:ascii="TH SarabunPSK" w:hAnsi="TH SarabunPSK" w:cs="TH SarabunPSK"/>
          <w:sz w:val="28"/>
          <w:szCs w:val="28"/>
        </w:rPr>
        <w:t xml:space="preserve">1.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ทักษะการอ่านออกเสียงสะกดคำของนักเรียนชั้นประถมศึกษาตอนปลายโดยใช้การสอนอ่านแบบแจกลูกสะกดคำร่วมกับเกมมิฟิเคชันหลังการจัดการเรียนรู้สูงกว่าเกณฑ์ร้อยละ </w:t>
      </w:r>
      <w:r w:rsidRPr="00136086">
        <w:rPr>
          <w:rFonts w:ascii="TH SarabunPSK" w:hAnsi="TH SarabunPSK" w:cs="TH SarabunPSK"/>
          <w:sz w:val="28"/>
          <w:szCs w:val="28"/>
        </w:rPr>
        <w:t xml:space="preserve">70 </w:t>
      </w:r>
      <w:r w:rsidRPr="00136086">
        <w:rPr>
          <w:rFonts w:ascii="TH SarabunPSK" w:hAnsi="TH SarabunPSK" w:cs="TH SarabunPSK"/>
          <w:sz w:val="28"/>
          <w:szCs w:val="28"/>
          <w:cs/>
        </w:rPr>
        <w:t>อย่างมีนัยสำคัญทางสถิติที่ระดับ .</w:t>
      </w:r>
      <w:r w:rsidRPr="00136086">
        <w:rPr>
          <w:rFonts w:ascii="TH SarabunPSK" w:hAnsi="TH SarabunPSK" w:cs="TH SarabunPSK"/>
          <w:sz w:val="28"/>
          <w:szCs w:val="28"/>
        </w:rPr>
        <w:t xml:space="preserve">05 2.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แรงจูงใจต่อการพัฒนาทักษะการอ่านออกเสียงสะกดคำของนักเรียนชั้นประถมศึกษาตอนปลายหลังได้รับการจัดการเรียนรู้โดยการแจกลูกสะกดร่วมกับเกมมิฟิเคชันอยู่ในระดับมาก </w:t>
      </w:r>
      <w:r w:rsidRPr="00136086">
        <w:rPr>
          <w:rFonts w:ascii="TH SarabunPSK" w:hAnsi="TH SarabunPSK" w:cs="TH SarabunPSK"/>
          <w:sz w:val="28"/>
          <w:szCs w:val="28"/>
        </w:rPr>
        <w:t>3</w:t>
      </w:r>
      <w:r w:rsidRPr="00136086">
        <w:rPr>
          <w:rFonts w:ascii="TH SarabunPSK" w:hAnsi="TH SarabunPSK" w:cs="TH SarabunPSK"/>
          <w:sz w:val="28"/>
          <w:szCs w:val="28"/>
          <w:cs/>
        </w:rPr>
        <w:t>.ทักษะการอ่านออกเสียงสะกดคำกับแรงจูงใจต่อการพัฒนาทักษะการอ่านออกเสียงสะกดคำของนักเรียนชั้นประถมศึกษาตอนปลายหลังได้รับการจัดการเรียนรู้โดยวิธีการแจกลูกสะกดคำร่วมกับเกมมิฟิเคชันมีความสัมพันธ์ทางบวกอย่างมีนัยสำคัญทางสถิติที่ระดับ .</w:t>
      </w:r>
      <w:r w:rsidRPr="00136086">
        <w:rPr>
          <w:rFonts w:ascii="TH SarabunPSK" w:hAnsi="TH SarabunPSK" w:cs="TH SarabunPSK"/>
          <w:sz w:val="28"/>
          <w:szCs w:val="28"/>
        </w:rPr>
        <w:t xml:space="preserve">05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กล่าวโดยสรุปเกมมิฟิเคชันช่วยสร้างแรงจูงใจให้ผู้เรียนในการพัฒนาทักษะการอ่านสะกดคำและสามารถใช้แนวคิดดังกล่าวกับกลุ่มตัวอย่างในระดับประถมศึกษาได้ </w:t>
      </w:r>
    </w:p>
    <w:p w14:paraId="12DE2448" w14:textId="77777777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จากที่กล่าวมาข้างต้น ผู้วิจัยจึงสนใจที่จะศึกษาผลการจัดการเรียนการ</w:t>
      </w:r>
      <w:r w:rsidRPr="00136086">
        <w:rPr>
          <w:rFonts w:ascii="TH SarabunPSK" w:hAnsi="TH SarabunPSK" w:cs="TH SarabunPSK"/>
          <w:sz w:val="22"/>
          <w:szCs w:val="28"/>
          <w:cs/>
        </w:rPr>
        <w:t>สอนแบบเรียนปนเล่น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ร่วมกับเกมมิฟิเคชันที่มีต่อทักษะการอ่านสะกดคำและความสุขในการเรียนรู้ของนักเรียนชั้นประถมศึกษาปีที่ 1 เพราะนักเรียนชั้นประถมศึกษาปีที่ 1 ควรได้รับกระบวนการสอนอ่านสะกดคำที่หลากหลาย จะทำให้เนื้อหามีความน่าสนใจและผู้เรียนเรียนรู้อย่างสนุกสนาน </w:t>
      </w:r>
      <w:r w:rsidRPr="00136086">
        <w:rPr>
          <w:rFonts w:ascii="TH SarabunPSK" w:hAnsi="TH SarabunPSK" w:cs="TH SarabunPSK"/>
          <w:sz w:val="28"/>
          <w:szCs w:val="28"/>
          <w:cs/>
          <w:lang w:val="th-TH"/>
        </w:rPr>
        <w:t>ซึ่งจะช่วยให้การเรียนรู้ของผู้เรียนเป็นไปอย่างมีประสิทธิภาพ</w:t>
      </w:r>
    </w:p>
    <w:bookmarkEnd w:id="2"/>
    <w:p w14:paraId="2DE0FDA3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2B6F1EAC" w14:textId="77777777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วัตถุประสงค์การวิจัย</w:t>
      </w:r>
      <w:proofErr w:type="spellEnd"/>
    </w:p>
    <w:p w14:paraId="67A996B0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1.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เปรียบเทียบทักษะการอ่านสะกดคำ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ก่อนและหลังเรียนที่เรียนรู้ด้วยการจัดการเรียนการสอนแบบเรียนปนเล่นร่วมกับเกมมิฟิเคชัน</w:t>
      </w:r>
    </w:p>
    <w:p w14:paraId="7006B992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2.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เปรียบเทียบทักษะการอ่านสะกดคำ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กับเกณฑ์ร้อยละ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80 </w:t>
      </w:r>
    </w:p>
    <w:p w14:paraId="4D0A1BDC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3.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ศึกษาพัฒนาการทักษะการอ่านสะกดคำ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</w:t>
      </w:r>
    </w:p>
    <w:p w14:paraId="17DBB0A6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4.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ศึกษาระดับความสุขในการเรียนรู้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ระหว่างที่เรียนด้วยการจัดการเรียนการสอนแบบเรียนปนเล่นร่วมกับเกมมิฟิเคชัน</w:t>
      </w:r>
    </w:p>
    <w:p w14:paraId="556D17AC" w14:textId="04D65582" w:rsidR="003654B2" w:rsidRDefault="00CE7036" w:rsidP="004809F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FF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5.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ศึกษาความสัมพันธ์ระหว่างทักษะการอ่านสะกดคำและความสุขในการเรียนรู้</w:t>
      </w:r>
      <w:r w:rsidRPr="008A1D6B">
        <w:rPr>
          <w:rFonts w:ascii="TH SarabunPSK" w:eastAsia="Sarabun" w:hAnsi="TH SarabunPSK" w:cs="TH SarabunPSK"/>
          <w:color w:val="FF0000"/>
          <w:sz w:val="28"/>
          <w:szCs w:val="28"/>
        </w:rPr>
        <w:tab/>
      </w:r>
    </w:p>
    <w:p w14:paraId="1FB6D84F" w14:textId="77777777" w:rsidR="00CE7036" w:rsidRPr="008A1D6B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567"/>
        <w:rPr>
          <w:rFonts w:ascii="TH SarabunPSK" w:eastAsia="Sarabun" w:hAnsi="TH SarabunPSK" w:cs="TH SarabunPSK"/>
          <w:color w:val="FF0000"/>
          <w:sz w:val="28"/>
          <w:szCs w:val="28"/>
        </w:rPr>
      </w:pPr>
    </w:p>
    <w:p w14:paraId="5531F5C7" w14:textId="77777777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วิธีดำเนินการวิจัย</w:t>
      </w:r>
      <w:proofErr w:type="spellEnd"/>
    </w:p>
    <w:p w14:paraId="62318C22" w14:textId="77777777" w:rsidR="003654B2" w:rsidRPr="008A1D6B" w:rsidRDefault="00000000">
      <w:pP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1.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ประชากรและกลุ่มตัวอย่าง</w:t>
      </w:r>
      <w:proofErr w:type="spellEnd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 </w:t>
      </w:r>
    </w:p>
    <w:p w14:paraId="4D2AA709" w14:textId="69288E99" w:rsidR="00CE7036" w:rsidRPr="00CE7036" w:rsidRDefault="00E757BB" w:rsidP="00E757BB">
      <w:pPr>
        <w:pStyle w:val="iThesisIndex3"/>
      </w:pPr>
      <w:bookmarkStart w:id="8" w:name="_Toc139823177"/>
      <w:bookmarkStart w:id="9" w:name="_Toc148194610"/>
      <w:bookmarkStart w:id="10" w:name="_Toc148274544"/>
      <w:bookmarkStart w:id="11" w:name="_Toc150294924"/>
      <w:bookmarkStart w:id="12" w:name="_Toc150295566"/>
      <w:bookmarkStart w:id="13" w:name="_Toc150457476"/>
      <w:bookmarkStart w:id="14" w:name="_Toc150473574"/>
      <w:bookmarkStart w:id="15" w:name="_Toc150475025"/>
      <w:bookmarkStart w:id="16" w:name="_Toc152098669"/>
      <w:bookmarkStart w:id="17" w:name="_Toc152275770"/>
      <w:bookmarkStart w:id="18" w:name="_Toc152683585"/>
      <w:r>
        <w:rPr>
          <w:rFonts w:hint="cs"/>
          <w:cs/>
        </w:rPr>
        <w:t xml:space="preserve">1.1 </w:t>
      </w:r>
      <w:r w:rsidR="00CE7036" w:rsidRPr="00CE7036">
        <w:rPr>
          <w:cs/>
        </w:rPr>
        <w:t>ประชากรที่ใช้ในการวิจัย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</w:p>
    <w:p w14:paraId="35D05E26" w14:textId="15D60D39" w:rsidR="00CE7036" w:rsidRPr="00CE7036" w:rsidRDefault="00CE7036" w:rsidP="00E65FCD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CE7036">
        <w:rPr>
          <w:rFonts w:ascii="TH SarabunPSK" w:hAnsi="TH SarabunPSK" w:cs="TH SarabunPSK"/>
          <w:sz w:val="28"/>
          <w:szCs w:val="28"/>
          <w:cs/>
        </w:rPr>
        <w:t>ประชากรที่ใช้ในการวิจัย</w:t>
      </w:r>
      <w:r w:rsidRPr="00CE7036">
        <w:rPr>
          <w:rFonts w:ascii="TH SarabunPSK" w:hAnsi="TH SarabunPSK" w:cs="TH SarabunPSK"/>
          <w:b/>
          <w:bCs/>
          <w:sz w:val="28"/>
          <w:szCs w:val="28"/>
          <w:cs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คือ นักเรียนเครือข่ายกลุ่มโรงเรียนงอบปอน อำเภอทุ่งช้าง จังหวัดน่าน จำนวน 6 โรงเรียน ได้แก่ โรงเรียนไทยรัฐวิทยา ๙๘ (บ้านงอบ) โรงเรียนบ้านปอน โรงเรียนบ้านน้ำลาด โรงเรียนบ้านน้ำเลียง โรงเรียนเพียงหลวง ๗ ในทูลกระหม่อมหญิงอุบลรัตนราชกัญญา สิริวัฒนาพรรณวดี และโรงเรียนมณีพฤกษ์ ซึ่งมีประชากรรวมทั้งหมด 103 คน ซึ่งแต่ละโรงเรียนมีลักษณะของนักเรียนที่มีความสามารถหลากหลายคล้ายคลึงกันและเป็นนักเรียนที่มีระดับความสามารถใกล้เคียงกัน </w:t>
      </w:r>
    </w:p>
    <w:p w14:paraId="15B8AC1A" w14:textId="3F021682" w:rsidR="00CE7036" w:rsidRPr="00E757BB" w:rsidRDefault="00E757BB" w:rsidP="00E757BB">
      <w:pPr>
        <w:pStyle w:val="iThesisIndex3"/>
      </w:pPr>
      <w:bookmarkStart w:id="19" w:name="_Toc139823178"/>
      <w:bookmarkStart w:id="20" w:name="_Toc148194611"/>
      <w:bookmarkStart w:id="21" w:name="_Toc148274545"/>
      <w:bookmarkStart w:id="22" w:name="_Toc150294925"/>
      <w:bookmarkStart w:id="23" w:name="_Toc150295567"/>
      <w:bookmarkStart w:id="24" w:name="_Toc150457477"/>
      <w:bookmarkStart w:id="25" w:name="_Toc150473575"/>
      <w:bookmarkStart w:id="26" w:name="_Toc150475026"/>
      <w:bookmarkStart w:id="27" w:name="_Toc152098670"/>
      <w:bookmarkStart w:id="28" w:name="_Toc152275771"/>
      <w:bookmarkStart w:id="29" w:name="_Toc152683586"/>
      <w:r w:rsidRPr="00E757BB">
        <w:rPr>
          <w:rFonts w:hint="cs"/>
          <w:cs/>
        </w:rPr>
        <w:t xml:space="preserve">1.2 </w:t>
      </w:r>
      <w:r w:rsidR="00CE7036" w:rsidRPr="00E757BB">
        <w:rPr>
          <w:cs/>
        </w:rPr>
        <w:t>กลุ่มตัวอย่างที่ใช้ในการวิจัย</w:t>
      </w:r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r w:rsidR="00CE7036" w:rsidRPr="00E757BB">
        <w:rPr>
          <w:cs/>
        </w:rPr>
        <w:t xml:space="preserve"> </w:t>
      </w:r>
    </w:p>
    <w:p w14:paraId="68AF222E" w14:textId="77777777" w:rsidR="00CE7036" w:rsidRDefault="00CE7036" w:rsidP="00CE7036">
      <w:pPr>
        <w:pStyle w:val="iThesisStyleNormal080"/>
        <w:rPr>
          <w:rFonts w:ascii="TH SarabunPSK" w:hAnsi="TH SarabunPSK" w:cs="TH SarabunPSK"/>
          <w:b/>
          <w:bCs/>
          <w:sz w:val="28"/>
          <w:szCs w:val="28"/>
        </w:rPr>
      </w:pPr>
      <w:r w:rsidRPr="00CE7036">
        <w:rPr>
          <w:rFonts w:ascii="TH SarabunPSK" w:hAnsi="TH SarabunPSK" w:cs="TH SarabunPSK"/>
          <w:sz w:val="28"/>
          <w:szCs w:val="28"/>
          <w:cs/>
        </w:rPr>
        <w:t>กลุ่มตัวอย่างที่ใช้ในการวิจัยเป็นนักเรียนชั้นประถมศึกษาปีที่ 1 ปีการศึกษา 2566  โรงเรียนไทยรัฐวิทยา ๙๘ (บ้านงอบ) อำเภอทุ่งช้าง จังหวัดน่าน สังกัดสำนักงานเขตพื้นที่การ ศึกษาประถมศึกษาน่านเขต 2 มีนักเรียนจำนวน 18 คน กลุ่มตัวอย่างได้มาโดยการสุ่มแบบกลุ่ม (</w:t>
      </w:r>
      <w:r w:rsidRPr="00CE7036">
        <w:rPr>
          <w:rFonts w:ascii="TH SarabunPSK" w:hAnsi="TH SarabunPSK" w:cs="TH SarabunPSK"/>
          <w:sz w:val="28"/>
          <w:szCs w:val="28"/>
        </w:rPr>
        <w:t xml:space="preserve">Cluster Random Sampling) </w:t>
      </w:r>
      <w:r w:rsidRPr="00CE7036">
        <w:rPr>
          <w:rFonts w:ascii="TH SarabunPSK" w:hAnsi="TH SarabunPSK" w:cs="TH SarabunPSK"/>
          <w:sz w:val="28"/>
          <w:szCs w:val="28"/>
          <w:cs/>
        </w:rPr>
        <w:t>มีโรงเรียนเป็นกลุ่ม (</w:t>
      </w:r>
      <w:r w:rsidRPr="00CE7036">
        <w:rPr>
          <w:rFonts w:ascii="TH SarabunPSK" w:hAnsi="TH SarabunPSK" w:cs="TH SarabunPSK"/>
          <w:sz w:val="28"/>
          <w:szCs w:val="28"/>
        </w:rPr>
        <w:t>cluster)</w:t>
      </w:r>
      <w:r w:rsidRPr="00CE7036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</w:p>
    <w:p w14:paraId="79D66A2A" w14:textId="77777777" w:rsidR="00E65FCD" w:rsidRPr="00CE7036" w:rsidRDefault="00E65FCD" w:rsidP="00CE7036">
      <w:pPr>
        <w:pStyle w:val="iThesisStyleNormal080"/>
        <w:rPr>
          <w:rFonts w:ascii="TH SarabunPSK" w:hAnsi="TH SarabunPSK" w:cs="TH SarabunPSK"/>
          <w:b/>
          <w:bCs/>
          <w:sz w:val="28"/>
          <w:szCs w:val="28"/>
        </w:rPr>
      </w:pPr>
    </w:p>
    <w:p w14:paraId="3BA58106" w14:textId="77777777" w:rsidR="003654B2" w:rsidRPr="008A1D6B" w:rsidRDefault="00000000">
      <w:pP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lastRenderedPageBreak/>
        <w:t xml:space="preserve">2.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เครื่องมือที่ใช้ในการวิจัย</w:t>
      </w:r>
      <w:proofErr w:type="spellEnd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 </w:t>
      </w:r>
    </w:p>
    <w:p w14:paraId="47F166F6" w14:textId="26D6049B" w:rsidR="00203A8E" w:rsidRDefault="00CE7036" w:rsidP="0055211C">
      <w:pPr>
        <w:spacing w:after="0" w:line="240" w:lineRule="auto"/>
        <w:ind w:firstLine="720"/>
        <w:rPr>
          <w:rFonts w:ascii="TH SarabunPSK" w:eastAsia="Sarabun" w:hAnsi="TH SarabunPSK" w:cs="TH SarabunPSK"/>
          <w:color w:val="000000"/>
          <w:sz w:val="28"/>
          <w:szCs w:val="28"/>
        </w:rPr>
      </w:pPr>
      <w:r>
        <w:rPr>
          <w:rFonts w:ascii="TH SarabunPSK" w:eastAsia="Sarabun" w:hAnsi="TH SarabunPSK" w:cs="TH SarabunPSK"/>
          <w:color w:val="000000"/>
          <w:sz w:val="28"/>
          <w:szCs w:val="28"/>
        </w:rPr>
        <w:t>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.1</w:t>
      </w:r>
      <w:r w:rsidR="0055211C">
        <w:rPr>
          <w:rFonts w:ascii="TH SarabunPSK" w:eastAsia="Sarabun" w:hAnsi="TH SarabunPSK" w:cs="TH SarabunPSK"/>
          <w:color w:val="000000"/>
          <w:sz w:val="28"/>
          <w:szCs w:val="28"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ผนการจัดการเรียนรู้โดยการจัดการเรียนการสอนแบบเรียนปนเล่นร่วมกับเกมมิฟิเคชัน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จำนวน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4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ผน</w:t>
      </w:r>
      <w:r w:rsidR="00684E28">
        <w:rPr>
          <w:rFonts w:ascii="TH SarabunPSK" w:eastAsia="Sarabun" w:hAnsi="TH SarabunPSK" w:cs="TH SarabunPSK"/>
          <w:color w:val="000000"/>
          <w:sz w:val="28"/>
          <w:szCs w:val="28"/>
        </w:rPr>
        <w:t xml:space="preserve"> </w:t>
      </w:r>
      <w:r w:rsidR="00684E28" w:rsidRPr="00684E28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ดำเนินการสร้างตามขั้นตอนดังนี้</w:t>
      </w:r>
    </w:p>
    <w:p w14:paraId="276E77F9" w14:textId="1AB53D88" w:rsidR="00684E28" w:rsidRPr="001B36D5" w:rsidRDefault="00684E28" w:rsidP="00E65FCD">
      <w:pPr>
        <w:pStyle w:val="iThesisStyleNormal080"/>
        <w:ind w:left="720" w:firstLine="720"/>
        <w:rPr>
          <w:rFonts w:ascii="TH SarabunPSK" w:hAnsi="TH SarabunPSK" w:cs="TH SarabunPSK" w:hint="cs"/>
          <w:sz w:val="28"/>
          <w:szCs w:val="28"/>
          <w:cs/>
        </w:rPr>
      </w:pPr>
      <w:r>
        <w:rPr>
          <w:rFonts w:ascii="TH SarabunPSK" w:hAnsi="TH SarabunPSK" w:cs="TH SarabunPSK"/>
          <w:sz w:val="28"/>
          <w:szCs w:val="28"/>
        </w:rPr>
        <w:t>2.1.</w:t>
      </w:r>
      <w:r w:rsidRPr="001B36D5">
        <w:rPr>
          <w:rFonts w:ascii="TH SarabunPSK" w:hAnsi="TH SarabunPSK" w:cs="TH SarabunPSK"/>
          <w:sz w:val="28"/>
          <w:szCs w:val="28"/>
        </w:rPr>
        <w:t>1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ศึกษาเอกสาร ตำราที่เกี่ยวข้องกับการวิเคราะห์เอกสาร จากนั้นสรุปและสังเคราะห์การจัดการเรียนการสอนแบบเรียนปนเล่นร่วมกับเกมมิฟิเคชัน </w:t>
      </w:r>
    </w:p>
    <w:p w14:paraId="53FD4D05" w14:textId="1905B072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</w:rPr>
        <w:t>2</w:t>
      </w:r>
      <w:r>
        <w:rPr>
          <w:rFonts w:ascii="TH SarabunPSK" w:hAnsi="TH SarabunPSK" w:cs="TH SarabunPSK"/>
          <w:sz w:val="28"/>
          <w:szCs w:val="28"/>
        </w:rPr>
        <w:t>.1.2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กำหนดหน่วยการเรียนรู้ โดยจำแนกเนื้อหาจากหนังสือ หลักภาษาไทย ของพระยาอุปกิตศิลปสาร (นิ่ม กาญจนชีวะ, </w:t>
      </w:r>
      <w:proofErr w:type="gramStart"/>
      <w:r w:rsidRPr="001B36D5">
        <w:rPr>
          <w:rFonts w:ascii="TH SarabunPSK" w:hAnsi="TH SarabunPSK" w:cs="TH SarabunPSK"/>
          <w:sz w:val="28"/>
          <w:szCs w:val="28"/>
          <w:cs/>
        </w:rPr>
        <w:t>2524 :</w:t>
      </w:r>
      <w:proofErr w:type="gramEnd"/>
      <w:r w:rsidRPr="001B36D5">
        <w:rPr>
          <w:rFonts w:ascii="TH SarabunPSK" w:hAnsi="TH SarabunPSK" w:cs="TH SarabunPSK"/>
          <w:sz w:val="28"/>
          <w:szCs w:val="28"/>
          <w:cs/>
        </w:rPr>
        <w:t xml:space="preserve"> 3-4) จำนวน 4 หน่วยการเรียนรู้ </w:t>
      </w:r>
    </w:p>
    <w:p w14:paraId="3780902F" w14:textId="248A7275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2.1.3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ออกแบบ เขียนแผนการจัดการเรียนรู้ และสร้างแบบประเมินแผนการจัดการเรียนรู้</w:t>
      </w:r>
    </w:p>
    <w:p w14:paraId="5A282CF8" w14:textId="419C75C8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1.4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เสนอแบบวิเคราะห์เอกสารและแบบประเมินแผนการจัดการเรียนรู้ที่สร้างขึ้นต่ออาจารย์ที่ปรึกษา เพื่อตรวจสอบความถูกต้องเหมาะสม จากนั้นนำไปปรับปรุงแก้ไขตามข้อเสนอแนะ</w:t>
      </w:r>
    </w:p>
    <w:p w14:paraId="52521463" w14:textId="6D4F189B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1.5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เสนอแบบวิเคราะห์เอกสารและแบบประเมินแผนการจัดการเรียนรู้ที่ปรับปรุงแก้ไขตามข้อเสนอแนะของอาจารย์ที่ปรึกษา</w:t>
      </w:r>
      <w:r>
        <w:rPr>
          <w:rFonts w:ascii="TH SarabunPSK" w:hAnsi="TH SarabunPSK" w:cs="TH SarabunPSK" w:hint="cs"/>
          <w:sz w:val="28"/>
          <w:szCs w:val="28"/>
          <w:cs/>
        </w:rPr>
        <w:t>เสนอ</w:t>
      </w:r>
      <w:r w:rsidRPr="001B36D5">
        <w:rPr>
          <w:rFonts w:ascii="TH SarabunPSK" w:hAnsi="TH SarabunPSK" w:cs="TH SarabunPSK"/>
          <w:sz w:val="28"/>
          <w:szCs w:val="28"/>
          <w:cs/>
        </w:rPr>
        <w:t>ต่อผู้เชี่ยวชาญ</w:t>
      </w:r>
      <w:r>
        <w:rPr>
          <w:rFonts w:ascii="TH SarabunPSK" w:hAnsi="TH SarabunPSK" w:cs="TH SarabunPSK" w:hint="cs"/>
          <w:sz w:val="28"/>
          <w:szCs w:val="28"/>
          <w:cs/>
        </w:rPr>
        <w:t>จำนวน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3 คน </w:t>
      </w:r>
      <w:r w:rsidRPr="001B36D5">
        <w:rPr>
          <w:rFonts w:ascii="TH SarabunPSK" w:hAnsi="TH SarabunPSK" w:cs="TH SarabunPSK"/>
          <w:sz w:val="28"/>
          <w:szCs w:val="28"/>
        </w:rPr>
        <w:t xml:space="preserve"> </w:t>
      </w:r>
    </w:p>
    <w:p w14:paraId="62C0B63B" w14:textId="7B7B87D8" w:rsidR="00684E28" w:rsidRPr="0055211C" w:rsidRDefault="00684E28" w:rsidP="00E65FCD">
      <w:pPr>
        <w:pStyle w:val="iThesisStyleNormal103"/>
        <w:ind w:left="720" w:firstLine="698"/>
        <w:rPr>
          <w:rFonts w:ascii="TH SarabunPSK" w:hAnsi="TH SarabunPSK" w:cs="TH SarabunPSK" w:hint="cs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1.6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แบบวิเคราะห์เอกสารและแบบประเมินแผนการจัดการเรียนรู้ที่ได้จากการตรวจสอบมาปรับปรุงแก้ไขแล้ว นำไปใช</w:t>
      </w:r>
      <w:r>
        <w:rPr>
          <w:rFonts w:ascii="TH SarabunPSK" w:hAnsi="TH SarabunPSK" w:cs="TH SarabunPSK" w:hint="cs"/>
          <w:sz w:val="28"/>
          <w:szCs w:val="28"/>
          <w:cs/>
        </w:rPr>
        <w:t>้กับกลุ่มตัวอย่าง</w:t>
      </w:r>
    </w:p>
    <w:p w14:paraId="25B6E881" w14:textId="55B90325" w:rsidR="00684E28" w:rsidRDefault="00CE7036" w:rsidP="0055211C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>
        <w:rPr>
          <w:rFonts w:ascii="TH SarabunPSK" w:eastAsia="Sarabun" w:hAnsi="TH SarabunPSK" w:cs="TH SarabunPSK"/>
          <w:color w:val="000000"/>
          <w:sz w:val="28"/>
          <w:szCs w:val="28"/>
        </w:rPr>
        <w:t>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.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บบทดสอบทักษะการอ่านสะกดคำ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="00684E28" w:rsidRPr="00684E28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ดำเนินการสร้างตามขั้นตอนดังนี้</w:t>
      </w:r>
    </w:p>
    <w:p w14:paraId="3D3B77CA" w14:textId="3084CC76" w:rsidR="0055211C" w:rsidRPr="001B36D5" w:rsidRDefault="0055211C" w:rsidP="0055211C">
      <w:pPr>
        <w:pStyle w:val="iThesisStyleNormal080"/>
        <w:ind w:left="245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2.1 ศึกษาเอกสารเกี่ยวกับการจัดการเรียนการสอนทักษะการอ่านสะกดคำ </w:t>
      </w:r>
    </w:p>
    <w:p w14:paraId="341B1346" w14:textId="77777777" w:rsidR="0055211C" w:rsidRDefault="0055211C" w:rsidP="0055211C">
      <w:pPr>
        <w:pStyle w:val="iThesisStyleNormal080"/>
        <w:ind w:left="245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>2.2 สร้างแบบทดสอบวัดผลสัมฤทธิ์การอ่านสะกดคำ ซึ่งผู้วิจัยได้สร้างไว้ 2 ฉบับ ดังนี้</w:t>
      </w:r>
    </w:p>
    <w:p w14:paraId="21A6283F" w14:textId="1696D94D" w:rsidR="0055211C" w:rsidRPr="001B36D5" w:rsidRDefault="0055211C" w:rsidP="0055211C">
      <w:pPr>
        <w:pStyle w:val="iThesisStyleNormal080"/>
        <w:ind w:left="1008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>2.2.1 แบบทดสอบทักษะการอ่านสะกดคำ (ประถมศึกษาปีที่ 1)</w:t>
      </w:r>
    </w:p>
    <w:p w14:paraId="7E62BE7E" w14:textId="77777777" w:rsidR="0055211C" w:rsidRPr="001B36D5" w:rsidRDefault="0055211C" w:rsidP="0055211C">
      <w:pPr>
        <w:pStyle w:val="iThesisStyleNormal103"/>
        <w:ind w:left="1397" w:firstLine="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เป็นแบบทดสอบปรนัย 3 ตัวเลือก สร้างไว้จำนวน 30 ข้อ เพื่อใช้จริง 20 ข้อ คะแนนเต็ม 20 คะแนน โดยให้คะแนนจากเกณฑ์การให้คะแนนแบบทดสอบการอ่านสะกดคำ</w:t>
      </w:r>
    </w:p>
    <w:p w14:paraId="2D32DE29" w14:textId="64B2C84A" w:rsidR="0055211C" w:rsidRPr="001B36D5" w:rsidRDefault="0055211C" w:rsidP="0055211C">
      <w:pPr>
        <w:pStyle w:val="iThesisStyleNormal103"/>
        <w:ind w:left="677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2.</w:t>
      </w: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>2.2 แบบประเมินทักษะการอ่านสะกดคำ (ประถมศึกษาปีที่ 1)</w:t>
      </w:r>
    </w:p>
    <w:p w14:paraId="1381A470" w14:textId="77777777" w:rsidR="0055211C" w:rsidRPr="001B36D5" w:rsidRDefault="0055211C" w:rsidP="0055211C">
      <w:pPr>
        <w:pStyle w:val="iThesisStyleNormal103"/>
        <w:ind w:left="1397" w:firstLine="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เป็นแบบประเมินภาคปฏิบัติ (</w:t>
      </w:r>
      <w:r w:rsidRPr="001B36D5">
        <w:rPr>
          <w:rFonts w:ascii="TH SarabunPSK" w:hAnsi="TH SarabunPSK" w:cs="TH SarabunPSK"/>
          <w:sz w:val="28"/>
          <w:szCs w:val="28"/>
        </w:rPr>
        <w:t>Performance Assessment</w:t>
      </w:r>
      <w:r w:rsidRPr="001B36D5">
        <w:rPr>
          <w:rFonts w:ascii="TH SarabunPSK" w:hAnsi="TH SarabunPSK" w:cs="TH SarabunPSK"/>
          <w:sz w:val="28"/>
          <w:szCs w:val="28"/>
          <w:cs/>
        </w:rPr>
        <w:t>) สร้างไว้จำนวน 30 คำ เพื่อใช้จริง 20 คำ คะแนนเต็ม 20 คะแนน โดยให้คะแนนจากเกณฑ์การให้คะแนนแบบทดสอบการอ่านสะกดคำ</w:t>
      </w:r>
    </w:p>
    <w:p w14:paraId="1B74E7A5" w14:textId="77777777" w:rsidR="0055211C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2.3 </w:t>
      </w:r>
      <w:bookmarkStart w:id="30" w:name="_Hlk152160895"/>
      <w:r w:rsidRPr="001B36D5">
        <w:rPr>
          <w:rFonts w:ascii="TH SarabunPSK" w:hAnsi="TH SarabunPSK" w:cs="TH SarabunPSK"/>
          <w:sz w:val="28"/>
          <w:szCs w:val="28"/>
          <w:cs/>
        </w:rPr>
        <w:t>นำแบบทดสอบจำนวน 2 ฉบับ ได้แก่ แบบทดสอบปรนัย และประเมินภาคปฏิบัติ (</w:t>
      </w:r>
      <w:r w:rsidRPr="001B36D5">
        <w:rPr>
          <w:rFonts w:ascii="TH SarabunPSK" w:hAnsi="TH SarabunPSK" w:cs="TH SarabunPSK"/>
          <w:sz w:val="28"/>
          <w:szCs w:val="28"/>
        </w:rPr>
        <w:t xml:space="preserve">Performance </w:t>
      </w:r>
    </w:p>
    <w:p w14:paraId="6F8E127C" w14:textId="6EE764ED" w:rsidR="0055211C" w:rsidRPr="001B36D5" w:rsidRDefault="0055211C" w:rsidP="0055211C">
      <w:pPr>
        <w:pStyle w:val="iThesisStyleNormal080"/>
        <w:ind w:left="720" w:firstLine="0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>Assessment</w:t>
      </w:r>
      <w:r w:rsidRPr="001B36D5">
        <w:rPr>
          <w:rFonts w:ascii="TH SarabunPSK" w:hAnsi="TH SarabunPSK" w:cs="TH SarabunPSK"/>
          <w:sz w:val="28"/>
          <w:szCs w:val="28"/>
          <w:cs/>
        </w:rPr>
        <w:t>) และเกณฑ์</w:t>
      </w:r>
      <w:r w:rsidRPr="001B36D5">
        <w:rPr>
          <w:rFonts w:ascii="TH SarabunPSK" w:hAnsi="TH SarabunPSK" w:cs="TH SarabunPSK"/>
          <w:sz w:val="28"/>
          <w:szCs w:val="28"/>
          <w:shd w:val="clear" w:color="auto" w:fill="FFFFFF"/>
          <w:cs/>
        </w:rPr>
        <w:t>ของระดับคะแนนและการแปลผลการคัดกรอง</w:t>
      </w:r>
      <w:r w:rsidRPr="001B36D5">
        <w:rPr>
          <w:rFonts w:ascii="TH SarabunPSK" w:hAnsi="TH SarabunPSK" w:cs="TH SarabunPSK"/>
          <w:sz w:val="28"/>
          <w:szCs w:val="28"/>
          <w:cs/>
        </w:rPr>
        <w:t>ให้อาจารย์ที่ปรึกษาตรวจพิจารณาความสอดคล้องกับเนื้อหา และนำมาปรับปรุงแก้ไขตามคำแนะนำ</w:t>
      </w:r>
      <w:r w:rsidRPr="001B36D5">
        <w:rPr>
          <w:rFonts w:ascii="TH SarabunPSK" w:hAnsi="TH SarabunPSK" w:cs="TH SarabunPSK"/>
          <w:sz w:val="28"/>
          <w:szCs w:val="28"/>
        </w:rPr>
        <w:t xml:space="preserve">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ซึ่งกำหนดเกณฑ์เพื่อตรวจสอบความถูกต้อง ความเหมาะสม และความสอดคล้องกับเนื้อหา และวิเคราะห์หาดัชนีความสอดคล้องระหว่างข้อคำถามกับจุดประสงค์การเรียนรู้ </w:t>
      </w:r>
      <w:proofErr w:type="gramStart"/>
      <w:r w:rsidRPr="001B36D5">
        <w:rPr>
          <w:rFonts w:ascii="TH SarabunPSK" w:hAnsi="TH SarabunPSK" w:cs="TH SarabunPSK"/>
          <w:sz w:val="28"/>
          <w:szCs w:val="28"/>
          <w:cs/>
        </w:rPr>
        <w:t xml:space="preserve">โดยใช้สูตร  </w:t>
      </w:r>
      <w:r w:rsidRPr="001B36D5">
        <w:rPr>
          <w:rFonts w:ascii="TH SarabunPSK" w:hAnsi="TH SarabunPSK" w:cs="TH SarabunPSK"/>
          <w:sz w:val="28"/>
          <w:szCs w:val="28"/>
        </w:rPr>
        <w:t>IOC</w:t>
      </w:r>
      <w:proofErr w:type="gramEnd"/>
      <w:r w:rsidRPr="001B36D5">
        <w:rPr>
          <w:rFonts w:ascii="TH SarabunPSK" w:hAnsi="TH SarabunPSK" w:cs="TH SarabunPSK"/>
          <w:sz w:val="28"/>
          <w:szCs w:val="28"/>
        </w:rPr>
        <w:t xml:space="preserve">  (Item  Objective  Congruence ) </w:t>
      </w:r>
      <w:r w:rsidRPr="001B36D5">
        <w:rPr>
          <w:rFonts w:ascii="TH SarabunPSK" w:hAnsi="TH SarabunPSK" w:cs="TH SarabunPSK"/>
          <w:sz w:val="28"/>
          <w:szCs w:val="28"/>
          <w:cs/>
        </w:rPr>
        <w:t>เพื่อทำการประเมิน</w:t>
      </w:r>
    </w:p>
    <w:p w14:paraId="703359A4" w14:textId="77777777" w:rsidR="0055211C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2.4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แบบทดสอบเสนอผู้เชี่ยวชาญจำนวน 3 ท่าน เพื่อพิจารณาเกี่ยวกับความถูกต้อง ความเหมาะสม </w:t>
      </w:r>
    </w:p>
    <w:p w14:paraId="386808EC" w14:textId="4BD97391" w:rsidR="0055211C" w:rsidRPr="001B36D5" w:rsidRDefault="0055211C" w:rsidP="0055211C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 xml:space="preserve">และความสอดคล้องกับเนื้อหาของข้อคำถาม </w:t>
      </w:r>
    </w:p>
    <w:p w14:paraId="6240380B" w14:textId="7208300D" w:rsidR="00CE7036" w:rsidRPr="0055211C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2.5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แบบทดสอบ ทั้ง 2 ฉบับ ปรับปรุงแก้ไขตามเกณฑ์ที่กำหนดแล้วนำไปใช้กับกลุ่มตัวอย่าง </w:t>
      </w:r>
      <w:bookmarkEnd w:id="30"/>
    </w:p>
    <w:p w14:paraId="164301E6" w14:textId="27A3E4B8" w:rsidR="00CE7036" w:rsidRDefault="00CE7036" w:rsidP="0055211C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b/>
          <w:color w:val="000000"/>
          <w:sz w:val="28"/>
          <w:szCs w:val="28"/>
        </w:rPr>
      </w:pPr>
      <w:r>
        <w:rPr>
          <w:rFonts w:ascii="TH SarabunPSK" w:eastAsia="Sarabun" w:hAnsi="TH SarabunPSK" w:cs="TH SarabunPSK"/>
          <w:color w:val="000000"/>
          <w:sz w:val="28"/>
          <w:szCs w:val="28"/>
        </w:rPr>
        <w:t>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.</w:t>
      </w:r>
      <w:r w:rsidR="0055211C">
        <w:rPr>
          <w:rFonts w:ascii="TH SarabunPSK" w:eastAsia="Sarabun" w:hAnsi="TH SarabunPSK" w:cs="TH SarabunPSK"/>
          <w:color w:val="000000"/>
          <w:sz w:val="28"/>
          <w:szCs w:val="28"/>
        </w:rPr>
        <w:t>3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บบประเมินพฤติกรรมความสุขในการเรียนรู้ของผู้เรียน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</w:p>
    <w:p w14:paraId="521D2EAD" w14:textId="47EFAE07" w:rsidR="0055211C" w:rsidRPr="001B36D5" w:rsidRDefault="0055211C" w:rsidP="00E65FCD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 xml:space="preserve">3.1 </w:t>
      </w:r>
      <w:r w:rsidRPr="001B36D5">
        <w:rPr>
          <w:rFonts w:ascii="TH SarabunPSK" w:hAnsi="TH SarabunPSK" w:cs="TH SarabunPSK"/>
          <w:sz w:val="28"/>
          <w:szCs w:val="28"/>
          <w:cs/>
        </w:rPr>
        <w:t>ศึกษาเอกสาร แนวคิดทฤษฎี และงานวิจัยที่เกี่ยวข้องกับความสุขในการเรียนรู้เพื่อเป็นแนวทางในการสร้างแบบประเมินพฤติกรรมความสุขในการเรียนรู้ โดยลักษณะคำถามเป็นมาตราส่วนแบบประมาณค่า (</w:t>
      </w:r>
      <w:r w:rsidRPr="001B36D5">
        <w:rPr>
          <w:rFonts w:ascii="TH SarabunPSK" w:hAnsi="TH SarabunPSK" w:cs="TH SarabunPSK"/>
          <w:sz w:val="28"/>
          <w:szCs w:val="28"/>
        </w:rPr>
        <w:t>Rating scale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) 3 ระดับ สร้างไว้จำนวน </w:t>
      </w:r>
      <w:r w:rsidRPr="001B36D5">
        <w:rPr>
          <w:rFonts w:ascii="TH SarabunPSK" w:hAnsi="TH SarabunPSK" w:cs="TH SarabunPSK"/>
          <w:sz w:val="28"/>
          <w:szCs w:val="28"/>
        </w:rPr>
        <w:t>10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ข้อ </w:t>
      </w:r>
    </w:p>
    <w:p w14:paraId="449479C4" w14:textId="0DE4E823" w:rsidR="0055211C" w:rsidRPr="001B36D5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/>
          <w:sz w:val="28"/>
          <w:szCs w:val="28"/>
        </w:rPr>
        <w:lastRenderedPageBreak/>
        <w:t>2.</w:t>
      </w:r>
      <w:r w:rsidRPr="001B36D5">
        <w:rPr>
          <w:rFonts w:ascii="TH SarabunPSK" w:hAnsi="TH SarabunPSK" w:cs="TH SarabunPSK"/>
          <w:sz w:val="28"/>
          <w:szCs w:val="28"/>
        </w:rPr>
        <w:t>3.2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ออกแบบเกณฑ์ในการประเมินพฤติกรรมความสุขในการเรียนรู้ โดยมีเกณฑ์การประเมินเป็น 3 ระดับ ดังนี้</w:t>
      </w:r>
    </w:p>
    <w:p w14:paraId="790E4153" w14:textId="77777777" w:rsidR="0055211C" w:rsidRPr="001B36D5" w:rsidRDefault="0055211C" w:rsidP="0055211C">
      <w:pPr>
        <w:pStyle w:val="iThesisStyleNormal126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 xml:space="preserve">2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คะแนน </w:t>
      </w:r>
      <w:r w:rsidRPr="001B36D5">
        <w:rPr>
          <w:rFonts w:ascii="TH SarabunPSK" w:hAnsi="TH SarabunPSK" w:cs="TH SarabunPSK"/>
          <w:sz w:val="28"/>
          <w:szCs w:val="28"/>
        </w:rPr>
        <w:t xml:space="preserve">= </w:t>
      </w:r>
      <w:r w:rsidRPr="001B36D5">
        <w:rPr>
          <w:rFonts w:ascii="TH SarabunPSK" w:hAnsi="TH SarabunPSK" w:cs="TH SarabunPSK"/>
          <w:sz w:val="28"/>
          <w:szCs w:val="28"/>
          <w:cs/>
        </w:rPr>
        <w:t>ผู้เรียนแสดงพฤติกรรมความสุขในการเรียนรู้ทุกกิจกรรม</w:t>
      </w:r>
    </w:p>
    <w:p w14:paraId="32ECF322" w14:textId="77777777" w:rsidR="0055211C" w:rsidRPr="001B36D5" w:rsidRDefault="0055211C" w:rsidP="0055211C">
      <w:pPr>
        <w:pStyle w:val="iThesisStyleNormal126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 xml:space="preserve">1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คะแนน </w:t>
      </w:r>
      <w:r w:rsidRPr="001B36D5">
        <w:rPr>
          <w:rFonts w:ascii="TH SarabunPSK" w:hAnsi="TH SarabunPSK" w:cs="TH SarabunPSK"/>
          <w:sz w:val="28"/>
          <w:szCs w:val="28"/>
        </w:rPr>
        <w:t xml:space="preserve">= </w:t>
      </w:r>
      <w:r w:rsidRPr="001B36D5">
        <w:rPr>
          <w:rFonts w:ascii="TH SarabunPSK" w:hAnsi="TH SarabunPSK" w:cs="TH SarabunPSK"/>
          <w:sz w:val="28"/>
          <w:szCs w:val="28"/>
          <w:cs/>
        </w:rPr>
        <w:t>ผู้เรียนแสดงพฤติกรรมความสุขในการเรียนรู้บางกิจกรรม</w:t>
      </w:r>
    </w:p>
    <w:p w14:paraId="47381B12" w14:textId="77777777" w:rsidR="0055211C" w:rsidRPr="001B36D5" w:rsidRDefault="0055211C" w:rsidP="0055211C">
      <w:pPr>
        <w:pStyle w:val="iThesisStyleNormal126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 xml:space="preserve">0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คะแนน </w:t>
      </w:r>
      <w:r w:rsidRPr="001B36D5">
        <w:rPr>
          <w:rFonts w:ascii="TH SarabunPSK" w:hAnsi="TH SarabunPSK" w:cs="TH SarabunPSK"/>
          <w:sz w:val="28"/>
          <w:szCs w:val="28"/>
        </w:rPr>
        <w:t xml:space="preserve">= </w:t>
      </w:r>
      <w:r w:rsidRPr="001B36D5">
        <w:rPr>
          <w:rFonts w:ascii="TH SarabunPSK" w:hAnsi="TH SarabunPSK" w:cs="TH SarabunPSK"/>
          <w:sz w:val="28"/>
          <w:szCs w:val="28"/>
          <w:cs/>
        </w:rPr>
        <w:t>ผู้เรียนไม่แสดงพฤติกรรมความสุขในการเรียนรู้เลย</w:t>
      </w:r>
    </w:p>
    <w:p w14:paraId="4E735276" w14:textId="1AB25989" w:rsidR="0055211C" w:rsidRPr="001B36D5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 xml:space="preserve">3.3 </w:t>
      </w:r>
      <w:r w:rsidRPr="001B36D5">
        <w:rPr>
          <w:rFonts w:ascii="TH SarabunPSK" w:hAnsi="TH SarabunPSK" w:cs="TH SarabunPSK"/>
          <w:sz w:val="28"/>
          <w:szCs w:val="28"/>
          <w:cs/>
        </w:rPr>
        <w:t>นำประเมินพฤติกรรมความสุขในการเรียนรู้ให้อาจารย์ที่ปรึกษาตรวจพิจารณา และนำมาปรับปรุงแก้ไขตามคำแนะนำ</w:t>
      </w:r>
      <w:r w:rsidRPr="001B36D5">
        <w:rPr>
          <w:rFonts w:ascii="TH SarabunPSK" w:hAnsi="TH SarabunPSK" w:cs="TH SarabunPSK"/>
          <w:sz w:val="28"/>
          <w:szCs w:val="28"/>
        </w:rPr>
        <w:t xml:space="preserve"> </w:t>
      </w:r>
    </w:p>
    <w:p w14:paraId="392F594D" w14:textId="6FD25999" w:rsidR="0055211C" w:rsidRPr="001B36D5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3.4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ประเมินพฤติกรรมความสุขในการเรียนรู้เสนอผู้เชี่ยวชาญจำนวน </w:t>
      </w:r>
      <w:r w:rsidRPr="001B36D5">
        <w:rPr>
          <w:rFonts w:ascii="TH SarabunPSK" w:hAnsi="TH SarabunPSK" w:cs="TH SarabunPSK"/>
          <w:sz w:val="28"/>
          <w:szCs w:val="28"/>
        </w:rPr>
        <w:t>3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ท่าน เพื่อพิจารณาเกี่ยวกับความถูกต้อง ความเหมาะสม และความสอดคล้องกับเนื้อหา </w:t>
      </w:r>
    </w:p>
    <w:p w14:paraId="5B6BD026" w14:textId="77777777" w:rsidR="0055211C" w:rsidRDefault="0055211C" w:rsidP="0055211C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b/>
          <w:color w:val="000000"/>
          <w:sz w:val="28"/>
          <w:szCs w:val="28"/>
        </w:rPr>
      </w:pPr>
    </w:p>
    <w:p w14:paraId="3F53C820" w14:textId="6C0EFE69" w:rsidR="003654B2" w:rsidRDefault="00000000" w:rsidP="00CE7036">
      <w:pP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3.</w:t>
      </w:r>
      <w:r w:rsidRPr="008A1D6B">
        <w:rPr>
          <w:rFonts w:ascii="TH SarabunPSK" w:hAnsi="TH SarabunPSK" w:cs="TH SarabunPSK"/>
          <w:b/>
        </w:rPr>
        <w:t xml:space="preserve">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การเก็บรวบรวมข้อมูล</w:t>
      </w:r>
      <w:proofErr w:type="spellEnd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 </w:t>
      </w:r>
    </w:p>
    <w:p w14:paraId="679D3DCF" w14:textId="213CF3D2" w:rsidR="004809F5" w:rsidRPr="00CE7036" w:rsidRDefault="004809F5" w:rsidP="004809F5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CE7036">
        <w:rPr>
          <w:rFonts w:ascii="TH SarabunPSK" w:hAnsi="TH SarabunPSK" w:cs="TH SarabunPSK"/>
          <w:sz w:val="28"/>
          <w:szCs w:val="28"/>
          <w:cs/>
        </w:rPr>
        <w:t>ผู้วิจัยนำแบบทดสอบวัดทักษะการอ่านสะกดคำ จำนวน 20 ข้อ แบบทดสอบภาคปฏิบัติ จำนวน 20 คำ แบบประเมินพฤติกรรมความสุขในการเรียนรู้ที่ปรับปรุงแก้ไขสมบูรณ์แล้วไปเก็บข้อมูลกับกลุ่มตัวอย่าง ดังนี้</w:t>
      </w:r>
    </w:p>
    <w:p w14:paraId="16592DF4" w14:textId="63DC3516" w:rsidR="004809F5" w:rsidRPr="00CE7036" w:rsidRDefault="004809F5" w:rsidP="00203A8E">
      <w:pPr>
        <w:pStyle w:val="iThesisStyleNormal080"/>
        <w:ind w:firstLine="720"/>
        <w:rPr>
          <w:rFonts w:ascii="TH SarabunPSK" w:hAnsi="TH SarabunPSK" w:cs="TH SarabunPSK"/>
          <w:color w:val="000000" w:themeColor="text1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sz w:val="28"/>
          <w:szCs w:val="28"/>
          <w:cs/>
        </w:rPr>
        <w:t>.1 นำแบบทดสอบไปทำการทดสอบก่อนเรียนกับ</w:t>
      </w:r>
      <w:r>
        <w:rPr>
          <w:rFonts w:ascii="TH SarabunPSK" w:hAnsi="TH SarabunPSK" w:cs="TH SarabunPSK" w:hint="cs"/>
          <w:sz w:val="28"/>
          <w:szCs w:val="28"/>
          <w:cs/>
        </w:rPr>
        <w:t>กลุ่มตัวอย่าง</w:t>
      </w:r>
    </w:p>
    <w:p w14:paraId="7146BA78" w14:textId="6858F481" w:rsidR="004809F5" w:rsidRPr="00CE7036" w:rsidRDefault="004809F5" w:rsidP="00203A8E">
      <w:pPr>
        <w:pStyle w:val="iThesisStyleNormal080"/>
        <w:ind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color w:val="000000" w:themeColor="text1"/>
          <w:sz w:val="28"/>
          <w:szCs w:val="28"/>
          <w:cs/>
        </w:rPr>
        <w:t>.2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จัดการเรียนการสอนแบบเรียนปนเล่นร่วมกับเกมมิฟิเคชันกับกลุ่มตัวอย่าง โดยได้ดำเนินการทั้งหมด 14 คาบ โดยใช้เวลาคาบละ 60</w:t>
      </w:r>
      <w:r w:rsidRPr="00CE7036">
        <w:rPr>
          <w:rFonts w:ascii="TH SarabunPSK" w:hAnsi="TH SarabunPSK" w:cs="TH SarabunPSK"/>
          <w:sz w:val="28"/>
          <w:szCs w:val="28"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นาที </w:t>
      </w:r>
      <w:r w:rsidR="00203A8E">
        <w:rPr>
          <w:rFonts w:ascii="TH SarabunPSK" w:hAnsi="TH SarabunPSK" w:cs="TH SarabunPSK" w:hint="cs"/>
          <w:sz w:val="28"/>
          <w:szCs w:val="28"/>
          <w:cs/>
        </w:rPr>
        <w:t>และ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ประเมินพฤติกรรมความสุขในการเรียนรู้ในท้ายหน่วยการเรียนรู้ จำนวน 4 หน่วยการเรียนรู้ </w:t>
      </w:r>
    </w:p>
    <w:p w14:paraId="416C7572" w14:textId="66A76705" w:rsidR="004809F5" w:rsidRDefault="004809F5" w:rsidP="00203A8E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sz w:val="28"/>
          <w:szCs w:val="28"/>
          <w:cs/>
        </w:rPr>
        <w:t>.</w:t>
      </w:r>
      <w:r w:rsidR="00203A8E">
        <w:rPr>
          <w:rFonts w:ascii="TH SarabunPSK" w:hAnsi="TH SarabunPSK" w:cs="TH SarabunPSK" w:hint="cs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ทำการทดสอบหลังเรียนโดยใช้แบบทดสอบวัดทักษะการอ่านสะกดคำกับ</w:t>
      </w:r>
      <w:r>
        <w:rPr>
          <w:rFonts w:ascii="TH SarabunPSK" w:hAnsi="TH SarabunPSK" w:cs="TH SarabunPSK" w:hint="cs"/>
          <w:sz w:val="28"/>
          <w:szCs w:val="28"/>
          <w:cs/>
        </w:rPr>
        <w:t>กลุ่มตัวอย่าง</w:t>
      </w:r>
    </w:p>
    <w:p w14:paraId="6C123E34" w14:textId="54ED9025" w:rsidR="004809F5" w:rsidRPr="008A1D6B" w:rsidRDefault="004809F5" w:rsidP="00203A8E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3.</w:t>
      </w:r>
      <w:r w:rsidR="00E757BB">
        <w:rPr>
          <w:rFonts w:ascii="TH SarabunPSK" w:hAnsi="TH SarabunPSK" w:cs="TH SarabunPSK" w:hint="cs"/>
          <w:sz w:val="28"/>
          <w:szCs w:val="28"/>
          <w:cs/>
        </w:rPr>
        <w:t>4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>
        <w:rPr>
          <w:rFonts w:ascii="TH SarabunPSK" w:hAnsi="TH SarabunPSK" w:cs="TH SarabunPSK" w:hint="cs"/>
          <w:sz w:val="28"/>
          <w:szCs w:val="28"/>
          <w:cs/>
        </w:rPr>
        <w:t>สรุปผลการวิจัย</w:t>
      </w:r>
    </w:p>
    <w:p w14:paraId="32F419FE" w14:textId="6C264F08" w:rsidR="00AE3F47" w:rsidRDefault="00000000" w:rsidP="00203A8E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4.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การวิเคราะห์ข้</w:t>
      </w:r>
      <w:proofErr w:type="spellEnd"/>
      <w:r w:rsidR="00E757BB" w:rsidRPr="00E757BB">
        <w:rPr>
          <w:rFonts w:ascii="TH SarabunPSK" w:eastAsia="Sarabun" w:hAnsi="TH SarabunPSK" w:cs="TH SarabunPSK" w:hint="cs"/>
          <w:bCs/>
          <w:color w:val="000000"/>
          <w:sz w:val="28"/>
          <w:szCs w:val="28"/>
          <w:cs/>
        </w:rPr>
        <w:t>อมูล</w:t>
      </w:r>
      <w:r w:rsidR="00E757BB" w:rsidRPr="00E757BB">
        <w:rPr>
          <w:rFonts w:ascii="TH SarabunPSK" w:eastAsia="Sarabun" w:hAnsi="TH SarabunPSK" w:cs="TH SarabunPSK" w:hint="cs"/>
          <w:b/>
          <w:bCs/>
          <w:color w:val="000000"/>
          <w:sz w:val="28"/>
          <w:szCs w:val="28"/>
          <w:cs/>
        </w:rPr>
        <w:t>และสถิติที่ใช้ในการวิเคราะห์ข้อมูล</w:t>
      </w:r>
    </w:p>
    <w:p w14:paraId="19779852" w14:textId="4D3BFBB1" w:rsidR="00E757BB" w:rsidRPr="00CE7036" w:rsidRDefault="00E757BB" w:rsidP="00E757BB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4.1</w:t>
      </w:r>
      <w:r w:rsidRPr="00CE7036">
        <w:rPr>
          <w:rFonts w:ascii="TH SarabunPSK" w:hAnsi="TH SarabunPSK" w:cs="TH SarabunPSK"/>
          <w:sz w:val="28"/>
          <w:szCs w:val="28"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ทำการทดสอบ </w:t>
      </w:r>
      <w:r w:rsidRPr="00CE7036">
        <w:rPr>
          <w:rFonts w:ascii="TH SarabunPSK" w:hAnsi="TH SarabunPSK" w:cs="TH SarabunPSK"/>
          <w:sz w:val="28"/>
          <w:szCs w:val="28"/>
        </w:rPr>
        <w:t xml:space="preserve">Normality </w:t>
      </w:r>
      <w:r w:rsidRPr="00CE7036">
        <w:rPr>
          <w:rFonts w:ascii="TH SarabunPSK" w:hAnsi="TH SarabunPSK" w:cs="TH SarabunPSK"/>
          <w:sz w:val="28"/>
          <w:szCs w:val="28"/>
          <w:cs/>
        </w:rPr>
        <w:t>เพื่อเลือกสถิติอ้างอิงที่เหมาะสมกับกลุ่มตัวอย่าง</w:t>
      </w:r>
    </w:p>
    <w:p w14:paraId="4FED088C" w14:textId="35112157" w:rsidR="00E757BB" w:rsidRDefault="00E757BB" w:rsidP="00E757BB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2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</w:t>
      </w:r>
      <w:r>
        <w:rPr>
          <w:rFonts w:ascii="TH SarabunPSK" w:hAnsi="TH SarabunPSK" w:cs="TH SarabunPSK" w:hint="cs"/>
          <w:sz w:val="28"/>
          <w:szCs w:val="28"/>
          <w:cs/>
        </w:rPr>
        <w:t>วิเคราะห์ข้อมูล</w:t>
      </w:r>
      <w:r w:rsidRPr="00E757BB">
        <w:rPr>
          <w:rFonts w:ascii="TH SarabunPSK" w:eastAsia="Sarabun" w:hAnsi="TH SarabunPSK" w:cs="TH SarabunPSK" w:hint="cs"/>
          <w:sz w:val="28"/>
          <w:szCs w:val="28"/>
          <w:cs/>
        </w:rPr>
        <w:t>การเปรียบเทียบทักษะการอ่านสะกดคำของกลุ่มตัวอย่างก่อนและหลังเรียน</w:t>
      </w:r>
      <w:r w:rsidRPr="00CE7036">
        <w:rPr>
          <w:rFonts w:ascii="TH SarabunPSK" w:hAnsi="TH SarabunPSK" w:cs="TH SarabunPSK"/>
          <w:sz w:val="28"/>
          <w:szCs w:val="28"/>
          <w:cs/>
        </w:rPr>
        <w:t>จากการทำแบบทดสอ</w:t>
      </w:r>
      <w:r>
        <w:rPr>
          <w:rFonts w:ascii="TH SarabunPSK" w:hAnsi="TH SarabunPSK" w:cs="TH SarabunPSK" w:hint="cs"/>
          <w:sz w:val="28"/>
          <w:szCs w:val="28"/>
          <w:cs/>
        </w:rPr>
        <w:t>บ</w:t>
      </w:r>
      <w:r>
        <w:rPr>
          <w:rFonts w:ascii="TH SarabunPSK" w:eastAsia="Sarabun" w:hAnsi="TH SarabunPSK" w:cs="TH SarabunPSK" w:hint="cs"/>
          <w:sz w:val="28"/>
          <w:szCs w:val="28"/>
          <w:cs/>
        </w:rPr>
        <w:t xml:space="preserve"> โดยใช้สถิติ</w:t>
      </w:r>
      <w:r w:rsidRPr="00E757BB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E757BB">
        <w:rPr>
          <w:rFonts w:ascii="TH SarabunPSK" w:eastAsia="Sarabun" w:hAnsi="TH SarabunPSK" w:cs="TH SarabunPSK"/>
          <w:sz w:val="28"/>
          <w:szCs w:val="28"/>
        </w:rPr>
        <w:t xml:space="preserve">Dependent Samples t-test </w:t>
      </w:r>
    </w:p>
    <w:p w14:paraId="1C1B4EF8" w14:textId="1C455DEF" w:rsidR="00E757BB" w:rsidRPr="00CE7036" w:rsidRDefault="00E757BB" w:rsidP="00E757BB">
      <w:pPr>
        <w:pStyle w:val="iThesisStyleNormal080"/>
        <w:ind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4.3 </w:t>
      </w:r>
      <w:r>
        <w:rPr>
          <w:rFonts w:ascii="TH SarabunPSK" w:hAnsi="TH SarabunPSK" w:cs="TH SarabunPSK" w:hint="cs"/>
          <w:sz w:val="28"/>
          <w:szCs w:val="28"/>
          <w:cs/>
        </w:rPr>
        <w:t>วิเคราะห์ข้อมูล</w:t>
      </w:r>
      <w:r w:rsidRPr="00E757BB">
        <w:rPr>
          <w:rFonts w:ascii="TH SarabunPSK" w:eastAsia="Sarabun" w:hAnsi="TH SarabunPSK" w:cs="TH SarabunPSK" w:hint="cs"/>
          <w:sz w:val="28"/>
          <w:szCs w:val="28"/>
          <w:cs/>
        </w:rPr>
        <w:t>การเปรียบเทียบ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กับเกณฑ์ร้อยละ</w:t>
      </w:r>
      <w:r w:rsidRPr="00E757BB">
        <w:rPr>
          <w:rFonts w:ascii="TH SarabunPSK" w:eastAsia="Sarabun" w:hAnsi="TH SarabunPSK" w:cs="TH SarabunPSK"/>
          <w:sz w:val="28"/>
          <w:szCs w:val="28"/>
          <w:cs/>
        </w:rPr>
        <w:t xml:space="preserve">80 </w:t>
      </w:r>
      <w:r w:rsidRPr="00CE7036">
        <w:rPr>
          <w:rFonts w:ascii="TH SarabunPSK" w:hAnsi="TH SarabunPSK" w:cs="TH SarabunPSK"/>
          <w:sz w:val="28"/>
          <w:szCs w:val="28"/>
          <w:cs/>
        </w:rPr>
        <w:t>จากการทำแบบทดสอ</w:t>
      </w:r>
      <w:r>
        <w:rPr>
          <w:rFonts w:ascii="TH SarabunPSK" w:hAnsi="TH SarabunPSK" w:cs="TH SarabunPSK" w:hint="cs"/>
          <w:sz w:val="28"/>
          <w:szCs w:val="28"/>
          <w:cs/>
        </w:rPr>
        <w:t>บ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>
        <w:rPr>
          <w:rFonts w:ascii="TH SarabunPSK" w:eastAsia="Sarabun" w:hAnsi="TH SarabunPSK" w:cs="TH SarabunPSK" w:hint="cs"/>
          <w:sz w:val="28"/>
          <w:szCs w:val="28"/>
          <w:cs/>
        </w:rPr>
        <w:t xml:space="preserve">โดยใช้สถิติ </w:t>
      </w:r>
      <w:r w:rsidRPr="00E757BB">
        <w:rPr>
          <w:rFonts w:ascii="TH SarabunPSK" w:eastAsia="Sarabun" w:hAnsi="TH SarabunPSK" w:cs="TH SarabunPSK"/>
          <w:sz w:val="28"/>
          <w:szCs w:val="28"/>
        </w:rPr>
        <w:t xml:space="preserve">One Samples t-test </w:t>
      </w:r>
    </w:p>
    <w:p w14:paraId="5DABF80F" w14:textId="5AE55A2C" w:rsidR="004613E7" w:rsidRPr="004613E7" w:rsidRDefault="00E757BB" w:rsidP="004613E7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4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วิเคราะห์ค่าเฉลี่ยคะแนนร้อยละของพัฒนาการระหว่างเรียน จากแบบทดสอบ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>โดยใช้สูตรคะแนนพัฒนาการสัมพัทธ์ (</w:t>
      </w:r>
      <w:r w:rsidRPr="00CE7036">
        <w:rPr>
          <w:rFonts w:ascii="TH SarabunPSK" w:hAnsi="TH SarabunPSK" w:cs="TH SarabunPSK"/>
          <w:sz w:val="28"/>
          <w:szCs w:val="28"/>
        </w:rPr>
        <w:t>Relative gain score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) </w:t>
      </w:r>
      <w:r w:rsidR="004613E7" w:rsidRPr="004613E7">
        <w:rPr>
          <w:rFonts w:ascii="TH SarabunPSK" w:hAnsi="TH SarabunPSK" w:cs="TH SarabunPSK"/>
          <w:sz w:val="28"/>
          <w:szCs w:val="28"/>
          <w:cs/>
        </w:rPr>
        <w:t>ของศิริชัย กาญจนวาสี (2564) ดังนี้</w:t>
      </w:r>
    </w:p>
    <w:p w14:paraId="29583171" w14:textId="692865DD" w:rsidR="004613E7" w:rsidRPr="0055211C" w:rsidRDefault="004613E7" w:rsidP="004613E7">
      <w:pPr>
        <w:pStyle w:val="iThesisStyleNormal103"/>
        <w:rPr>
          <w:rFonts w:ascii="TH SarabunPSK" w:hAnsi="TH SarabunPSK" w:cs="TH SarabunPSK"/>
          <w:iCs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GS (%) = </w:t>
      </w:r>
      <m:oMath>
        <m:f>
          <m:fPr>
            <m:ctrlPr>
              <w:rPr>
                <w:rFonts w:ascii="Cambria Math" w:hAnsi="Cambria Math" w:cs="TH SarabunPSK"/>
                <w:iCs/>
                <w:color w:val="000000"/>
                <w:sz w:val="24"/>
                <w:szCs w:val="24"/>
                <w:shd w:val="clear" w:color="auto" w:fill="auto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(Y-X)</m:t>
            </m:r>
          </m:num>
          <m:den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(F-X)</m:t>
            </m:r>
          </m:den>
        </m:f>
      </m:oMath>
      <w:r w:rsidRPr="0055211C">
        <w:rPr>
          <w:rFonts w:ascii="TH SarabunPSK" w:hAnsi="TH SarabunPSK" w:cs="TH SarabunPSK"/>
          <w:iCs/>
          <w:sz w:val="24"/>
          <w:szCs w:val="24"/>
        </w:rPr>
        <w:t xml:space="preserve"> x</w:t>
      </w:r>
      <w:r w:rsidRPr="0055211C">
        <w:rPr>
          <w:rFonts w:ascii="TH SarabunPSK" w:hAnsi="TH SarabunPSK" w:cs="TH SarabunPSK"/>
          <w:iCs/>
          <w:sz w:val="28"/>
          <w:szCs w:val="28"/>
        </w:rPr>
        <w:t xml:space="preserve"> 100</w:t>
      </w:r>
    </w:p>
    <w:p w14:paraId="376D754C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55211C">
        <w:rPr>
          <w:rFonts w:ascii="TH SarabunPSK" w:hAnsi="TH SarabunPSK" w:cs="TH SarabunPSK"/>
          <w:iCs/>
          <w:sz w:val="28"/>
          <w:szCs w:val="28"/>
        </w:rPr>
        <w:t xml:space="preserve">GS (%) </w:t>
      </w:r>
      <w:r w:rsidRPr="0055211C">
        <w:rPr>
          <w:rFonts w:ascii="TH SarabunPSK" w:hAnsi="TH SarabunPSK" w:cs="TH SarabunPSK"/>
          <w:i/>
          <w:sz w:val="28"/>
          <w:szCs w:val="28"/>
          <w:cs/>
        </w:rPr>
        <w:t xml:space="preserve">คือ </w:t>
      </w:r>
      <w:bookmarkStart w:id="31" w:name="_Hlk163652175"/>
      <w:r w:rsidRPr="0055211C">
        <w:rPr>
          <w:rFonts w:ascii="TH SarabunPSK" w:hAnsi="TH SarabunPSK" w:cs="TH SarabunPSK"/>
          <w:i/>
          <w:sz w:val="28"/>
          <w:szCs w:val="28"/>
          <w:cs/>
        </w:rPr>
        <w:t>คะแนนร้อย</w:t>
      </w:r>
      <w:r w:rsidRPr="004613E7">
        <w:rPr>
          <w:rFonts w:ascii="TH SarabunPSK" w:hAnsi="TH SarabunPSK" w:cs="TH SarabunPSK"/>
          <w:sz w:val="28"/>
          <w:szCs w:val="28"/>
          <w:cs/>
        </w:rPr>
        <w:t xml:space="preserve">ละของพัฒนาการของผู้เรียน </w:t>
      </w:r>
      <w:bookmarkEnd w:id="31"/>
      <w:r w:rsidRPr="004613E7">
        <w:rPr>
          <w:rFonts w:ascii="TH SarabunPSK" w:hAnsi="TH SarabunPSK" w:cs="TH SarabunPSK"/>
          <w:sz w:val="28"/>
          <w:szCs w:val="28"/>
          <w:cs/>
        </w:rPr>
        <w:t>(</w:t>
      </w:r>
      <w:r w:rsidRPr="004613E7">
        <w:rPr>
          <w:rFonts w:ascii="TH SarabunPSK" w:hAnsi="TH SarabunPSK" w:cs="TH SarabunPSK"/>
          <w:sz w:val="28"/>
          <w:szCs w:val="28"/>
        </w:rPr>
        <w:t>Development Score or Gain Score</w:t>
      </w:r>
      <w:r w:rsidRPr="004613E7">
        <w:rPr>
          <w:rFonts w:ascii="TH SarabunPSK" w:hAnsi="TH SarabunPSK" w:cs="TH SarabunPSK"/>
          <w:sz w:val="28"/>
          <w:szCs w:val="28"/>
          <w:cs/>
        </w:rPr>
        <w:t>)</w:t>
      </w:r>
    </w:p>
    <w:p w14:paraId="7D39B5C1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X </w:t>
      </w:r>
      <w:r w:rsidRPr="004613E7">
        <w:rPr>
          <w:rFonts w:ascii="TH SarabunPSK" w:hAnsi="TH SarabunPSK" w:cs="TH SarabunPSK"/>
          <w:sz w:val="28"/>
          <w:szCs w:val="28"/>
          <w:cs/>
        </w:rPr>
        <w:t>คือ คะแนนวัดครั้งก่อน</w:t>
      </w:r>
    </w:p>
    <w:p w14:paraId="29FEA274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Y </w:t>
      </w:r>
      <w:r w:rsidRPr="004613E7">
        <w:rPr>
          <w:rFonts w:ascii="TH SarabunPSK" w:hAnsi="TH SarabunPSK" w:cs="TH SarabunPSK"/>
          <w:sz w:val="28"/>
          <w:szCs w:val="28"/>
          <w:cs/>
        </w:rPr>
        <w:t>คือ คะแนนวัดครั้งหลัง</w:t>
      </w:r>
    </w:p>
    <w:p w14:paraId="28AB0100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F </w:t>
      </w:r>
      <w:r w:rsidRPr="004613E7">
        <w:rPr>
          <w:rFonts w:ascii="TH SarabunPSK" w:hAnsi="TH SarabunPSK" w:cs="TH SarabunPSK"/>
          <w:sz w:val="28"/>
          <w:szCs w:val="28"/>
          <w:cs/>
        </w:rPr>
        <w:t>คือ คะแนนเต็ม</w:t>
      </w:r>
    </w:p>
    <w:p w14:paraId="43523411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  <w:cs/>
        </w:rPr>
        <w:t>เกณฑ์ในการพิจารณามีดังนี้</w:t>
      </w:r>
    </w:p>
    <w:p w14:paraId="43A44C90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>GS (%)</w:t>
      </w:r>
      <w:r w:rsidRPr="004613E7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hAnsi="TH SarabunPSK" w:cs="TH SarabunPSK"/>
          <w:sz w:val="28"/>
          <w:szCs w:val="28"/>
        </w:rPr>
        <w:t>&lt; 25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ต้น</w:t>
      </w:r>
    </w:p>
    <w:p w14:paraId="111A08BB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>25 ≤ GS (%) &lt; 50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กลาง</w:t>
      </w:r>
    </w:p>
    <w:p w14:paraId="2ECDAE4C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>50 ≤ GS (%) &lt; 75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สูง</w:t>
      </w:r>
    </w:p>
    <w:p w14:paraId="5EB13704" w14:textId="3E7A29FE" w:rsidR="00E757BB" w:rsidRPr="00CE7036" w:rsidRDefault="004613E7" w:rsidP="00A7540F">
      <w:pPr>
        <w:pStyle w:val="iThesisStyleNormal103"/>
        <w:rPr>
          <w:rFonts w:ascii="TH SarabunPSK" w:hAnsi="TH SarabunPSK" w:cs="TH SarabunPSK" w:hint="cs"/>
          <w:sz w:val="28"/>
          <w:szCs w:val="28"/>
          <w:cs/>
        </w:rPr>
      </w:pPr>
      <w:r w:rsidRPr="004613E7">
        <w:rPr>
          <w:rFonts w:ascii="TH SarabunPSK" w:hAnsi="TH SarabunPSK" w:cs="TH SarabunPSK"/>
          <w:sz w:val="28"/>
          <w:szCs w:val="28"/>
        </w:rPr>
        <w:t>75 ≤ GS (%) ≤ 100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สูงมาก</w:t>
      </w:r>
    </w:p>
    <w:p w14:paraId="4071E135" w14:textId="65324145" w:rsidR="004613E7" w:rsidRPr="004613E7" w:rsidRDefault="00E757BB" w:rsidP="00DC5B71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lastRenderedPageBreak/>
        <w:t>4.5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วิเคราะห์คะแนนความสุขในการเรียนรู้ จากแบบประเมินพฤติกรรมความสุขในการเรียนรู้</w:t>
      </w:r>
      <w:r>
        <w:rPr>
          <w:rFonts w:ascii="TH SarabunPSK" w:hAnsi="TH SarabunPSK" w:cs="TH SarabunPSK"/>
          <w:sz w:val="28"/>
          <w:szCs w:val="28"/>
        </w:rPr>
        <w:t xml:space="preserve">  </w:t>
      </w:r>
      <w:r>
        <w:rPr>
          <w:rFonts w:ascii="TH SarabunPSK" w:eastAsia="Sarabun" w:hAnsi="TH SarabunPSK" w:cs="TH SarabunPSK" w:hint="cs"/>
          <w:sz w:val="28"/>
          <w:szCs w:val="28"/>
          <w:cs/>
        </w:rPr>
        <w:t xml:space="preserve">โดยใช้สถิติ </w:t>
      </w:r>
      <w:r w:rsidRPr="00E757BB">
        <w:rPr>
          <w:rFonts w:ascii="TH SarabunPSK" w:eastAsia="Sarabun" w:hAnsi="TH SarabunPSK" w:cs="TH SarabunPSK"/>
          <w:sz w:val="28"/>
          <w:szCs w:val="28"/>
        </w:rPr>
        <w:t>One Samples t-test</w:t>
      </w:r>
      <w:r w:rsidR="004613E7">
        <w:rPr>
          <w:rFonts w:ascii="TH SarabunPSK" w:hAnsi="TH SarabunPSK" w:cs="TH SarabunPSK"/>
          <w:sz w:val="28"/>
          <w:szCs w:val="28"/>
        </w:rPr>
        <w:t xml:space="preserve"> 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การแปลผลคะแนน</w:t>
      </w:r>
      <w:r w:rsidR="00A7540F">
        <w:rPr>
          <w:rFonts w:ascii="TH SarabunPSK" w:hAnsi="TH SarabunPSK" w:cs="TH SarabunPSK" w:hint="cs"/>
          <w:sz w:val="28"/>
          <w:szCs w:val="28"/>
          <w:cs/>
        </w:rPr>
        <w:t>ความสุขในการเรียนรู้มีค่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 xml:space="preserve">เฉลี่ยตั้งแต่ 0.00 </w:t>
      </w:r>
      <w:r w:rsidR="003B3FF9">
        <w:rPr>
          <w:rFonts w:ascii="TH SarabunPSK" w:hAnsi="TH SarabunPSK" w:cs="TH SarabunPSK"/>
          <w:sz w:val="28"/>
          <w:szCs w:val="28"/>
          <w:cs/>
        </w:rPr>
        <w:t>–</w:t>
      </w:r>
      <w:r w:rsidR="003B3FF9">
        <w:rPr>
          <w:rFonts w:ascii="TH SarabunPSK" w:hAnsi="TH SarabunPSK" w:cs="TH SarabunPSK" w:hint="cs"/>
          <w:sz w:val="28"/>
          <w:szCs w:val="28"/>
          <w:cs/>
        </w:rPr>
        <w:t xml:space="preserve"> 2.00 โดยพิจารณาตามเกณฑ์ของเบสท์</w:t>
      </w:r>
      <w:r w:rsidR="004613E7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4613E7" w:rsidRPr="004613E7">
        <w:rPr>
          <w:rFonts w:ascii="TH SarabunPSK" w:hAnsi="TH SarabunPSK" w:cs="TH SarabunPSK"/>
          <w:sz w:val="28"/>
          <w:szCs w:val="28"/>
          <w:cs/>
        </w:rPr>
        <w:t>(</w:t>
      </w:r>
      <w:r w:rsidR="004613E7" w:rsidRPr="004613E7">
        <w:rPr>
          <w:rFonts w:ascii="TH SarabunPSK" w:hAnsi="TH SarabunPSK" w:cs="TH SarabunPSK"/>
          <w:sz w:val="28"/>
          <w:szCs w:val="28"/>
        </w:rPr>
        <w:t>Best, 1977: 174</w:t>
      </w:r>
      <w:r w:rsidR="004613E7" w:rsidRPr="004613E7">
        <w:rPr>
          <w:rFonts w:ascii="TH SarabunPSK" w:hAnsi="TH SarabunPSK" w:cs="TH SarabunPSK"/>
          <w:sz w:val="28"/>
          <w:szCs w:val="28"/>
          <w:cs/>
        </w:rPr>
        <w:t>) ดังนี้</w:t>
      </w:r>
    </w:p>
    <w:p w14:paraId="6BD975BC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m:oMath>
        <m:f>
          <m:fPr>
            <m:ctrlPr>
              <w:rPr>
                <w:rFonts w:ascii="Cambria Math" w:hAnsi="Cambria Math" w:cs="TH SarabunPSK"/>
                <w:sz w:val="24"/>
                <w:szCs w:val="24"/>
                <w:shd w:val="clear" w:color="auto" w:fill="auto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Maximum</m:t>
            </m:r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  <w:shd w:val="clear" w:color="auto" w:fill="auto"/>
              </w:rPr>
              <m:t>-Minimum</m:t>
            </m:r>
          </m:num>
          <m:den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Interval</m:t>
            </m:r>
          </m:den>
        </m:f>
      </m:oMath>
      <w:r w:rsidRPr="004613E7">
        <w:rPr>
          <w:rFonts w:ascii="TH SarabunPSK" w:hAnsi="TH SarabunPSK" w:cs="TH SarabunPSK"/>
          <w:sz w:val="28"/>
          <w:szCs w:val="28"/>
        </w:rPr>
        <w:t xml:space="preserve"> =  </w:t>
      </w:r>
      <m:oMath>
        <m:f>
          <m:fPr>
            <m:ctrlPr>
              <w:rPr>
                <w:rFonts w:ascii="Cambria Math" w:hAnsi="Cambria Math" w:cs="TH SarabunPSK"/>
                <w:color w:val="000000"/>
                <w:sz w:val="36"/>
                <w:szCs w:val="36"/>
                <w:shd w:val="clear" w:color="auto" w:fill="auto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  <w:cs/>
              </w:rPr>
              <m:t>คะแนนสูงสุด</m:t>
            </m:r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</w:rPr>
              <m:t>-</m:t>
            </m:r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  <w:cs/>
              </w:rPr>
              <m:t>คะแนนต่ำสุด</m:t>
            </m:r>
          </m:num>
          <m:den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  <w:cs/>
              </w:rPr>
              <m:t>จำนวนชั้น</m:t>
            </m:r>
          </m:den>
        </m:f>
      </m:oMath>
      <w:r w:rsidRPr="004613E7">
        <w:rPr>
          <w:rFonts w:ascii="TH SarabunPSK" w:hAnsi="TH SarabunPSK" w:cs="TH SarabunPSK"/>
          <w:sz w:val="28"/>
          <w:szCs w:val="28"/>
        </w:rPr>
        <w:t xml:space="preserve"> </w:t>
      </w:r>
    </w:p>
    <w:p w14:paraId="10869214" w14:textId="0C5EF31C" w:rsidR="004613E7" w:rsidRPr="004613E7" w:rsidRDefault="004613E7" w:rsidP="004613E7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  <w:cs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ab/>
      </w:r>
      <w:r w:rsidR="00A7540F">
        <w:rPr>
          <w:rFonts w:ascii="TH SarabunPSK" w:hAnsi="TH SarabunPSK" w:cs="TH SarabunPSK" w:hint="cs"/>
          <w:sz w:val="28"/>
          <w:szCs w:val="28"/>
          <w:cs/>
        </w:rPr>
        <w:t xml:space="preserve">                 </w:t>
      </w:r>
      <w:r w:rsidR="00A7540F" w:rsidRPr="00A7540F">
        <w:rPr>
          <w:rFonts w:ascii="TH SarabunPSK" w:hAnsi="TH SarabunPSK" w:cs="TH SarabunPSK" w:hint="cs"/>
          <w:sz w:val="18"/>
          <w:szCs w:val="18"/>
          <w:cs/>
        </w:rPr>
        <w:t xml:space="preserve"> </w:t>
      </w:r>
      <w:r w:rsidRPr="00A7540F">
        <w:rPr>
          <w:rFonts w:ascii="TH SarabunPSK" w:hAnsi="TH SarabunPSK" w:cs="TH SarabunPSK"/>
          <w:sz w:val="18"/>
          <w:szCs w:val="18"/>
        </w:rPr>
        <w:t xml:space="preserve"> </w:t>
      </w:r>
      <w:r w:rsidRPr="00A7540F">
        <w:rPr>
          <w:rFonts w:ascii="TH SarabunPSK" w:hAnsi="TH SarabunPSK" w:cs="TH SarabunPSK"/>
        </w:rPr>
        <w:t xml:space="preserve">= </w:t>
      </w:r>
      <m:oMath>
        <m:f>
          <m:fPr>
            <m:ctrlPr>
              <w:rPr>
                <w:rFonts w:ascii="Cambria Math" w:hAnsi="Cambria Math" w:cs="TH SarabunPSK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 w:cs="TH SarabunPSK"/>
                <w:sz w:val="28"/>
                <w:szCs w:val="28"/>
              </w:rPr>
              <m:t>2-0</m:t>
            </m:r>
          </m:num>
          <m:den>
            <m:r>
              <w:rPr>
                <w:rFonts w:ascii="Cambria Math" w:hAnsi="Cambria Math" w:cs="TH SarabunPSK"/>
                <w:sz w:val="28"/>
                <w:szCs w:val="28"/>
              </w:rPr>
              <m:t>3</m:t>
            </m:r>
          </m:den>
        </m:f>
      </m:oMath>
    </w:p>
    <w:p w14:paraId="0781C244" w14:textId="412C2E88" w:rsidR="004613E7" w:rsidRDefault="00A7540F" w:rsidP="00A7540F">
      <w:pPr>
        <w:pStyle w:val="iThesisStyleNormal080"/>
        <w:ind w:left="216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 xml:space="preserve">   </w:t>
      </w:r>
      <w:r w:rsidRPr="00A7540F">
        <w:rPr>
          <w:rFonts w:ascii="TH SarabunPSK" w:hAnsi="TH SarabunPSK" w:cs="TH SarabunPSK"/>
          <w:sz w:val="20"/>
          <w:szCs w:val="20"/>
        </w:rPr>
        <w:t xml:space="preserve">   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="004613E7" w:rsidRPr="004613E7">
        <w:rPr>
          <w:rFonts w:ascii="TH SarabunPSK" w:hAnsi="TH SarabunPSK" w:cs="TH SarabunPSK"/>
          <w:sz w:val="28"/>
          <w:szCs w:val="28"/>
        </w:rPr>
        <w:t>= 0.67</w:t>
      </w:r>
    </w:p>
    <w:p w14:paraId="12FA4FAE" w14:textId="0C0091A6" w:rsidR="003B3FF9" w:rsidRPr="00DC5B71" w:rsidRDefault="003B3FF9" w:rsidP="003B3FF9">
      <w:pPr>
        <w:pStyle w:val="iThesisStyleNormal080"/>
        <w:ind w:firstLine="0"/>
        <w:jc w:val="left"/>
        <w:rPr>
          <w:rFonts w:ascii="TH SarabunPSK" w:hAnsi="TH SarabunPSK" w:cs="TH SarabunPSK" w:hint="cs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การแปลผล</w:t>
      </w:r>
      <w:r w:rsidR="00A7540F" w:rsidRPr="00A7540F">
        <w:rPr>
          <w:rFonts w:ascii="TH SarabunPSK" w:hAnsi="TH SarabunPSK" w:cs="TH SarabunPSK" w:hint="cs"/>
          <w:sz w:val="28"/>
          <w:szCs w:val="28"/>
          <w:cs/>
        </w:rPr>
        <w:t>คะแนนความสุขในการเรียนรู้</w:t>
      </w:r>
    </w:p>
    <w:tbl>
      <w:tblPr>
        <w:tblStyle w:val="TableGrid"/>
        <w:tblW w:w="9072" w:type="dxa"/>
        <w:tblLook w:val="04A0" w:firstRow="1" w:lastRow="0" w:firstColumn="1" w:lastColumn="0" w:noHBand="0" w:noVBand="1"/>
      </w:tblPr>
      <w:tblGrid>
        <w:gridCol w:w="1696"/>
        <w:gridCol w:w="2132"/>
        <w:gridCol w:w="5244"/>
      </w:tblGrid>
      <w:tr w:rsidR="004613E7" w:rsidRPr="004613E7" w14:paraId="2A2D841F" w14:textId="77777777" w:rsidTr="00DC5B71">
        <w:tc>
          <w:tcPr>
            <w:tcW w:w="1696" w:type="dxa"/>
            <w:tcBorders>
              <w:top w:val="single" w:sz="4" w:space="0" w:color="auto"/>
              <w:left w:val="nil"/>
              <w:right w:val="nil"/>
            </w:tcBorders>
          </w:tcPr>
          <w:p w14:paraId="18065EC8" w14:textId="77777777" w:rsidR="004613E7" w:rsidRPr="00DC5B71" w:rsidRDefault="004613E7" w:rsidP="00DC5B71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</w:pPr>
            <w:r w:rsidRPr="00DC5B71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ค่าเฉลี่ย</w:t>
            </w:r>
          </w:p>
        </w:tc>
        <w:tc>
          <w:tcPr>
            <w:tcW w:w="2132" w:type="dxa"/>
            <w:tcBorders>
              <w:top w:val="single" w:sz="4" w:space="0" w:color="auto"/>
              <w:left w:val="nil"/>
              <w:right w:val="nil"/>
            </w:tcBorders>
          </w:tcPr>
          <w:p w14:paraId="476EDB59" w14:textId="77777777" w:rsidR="004613E7" w:rsidRPr="00DC5B71" w:rsidRDefault="004613E7" w:rsidP="00DC5B71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DC5B71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ระดับ</w:t>
            </w:r>
          </w:p>
        </w:tc>
        <w:tc>
          <w:tcPr>
            <w:tcW w:w="5244" w:type="dxa"/>
            <w:tcBorders>
              <w:top w:val="single" w:sz="4" w:space="0" w:color="auto"/>
              <w:left w:val="nil"/>
              <w:right w:val="nil"/>
            </w:tcBorders>
          </w:tcPr>
          <w:p w14:paraId="02E1C41F" w14:textId="77777777" w:rsidR="004613E7" w:rsidRPr="00DC5B71" w:rsidRDefault="004613E7" w:rsidP="00A7540F">
            <w:pPr>
              <w:pStyle w:val="iThesisStyleNormal080"/>
              <w:jc w:val="left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DC5B71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แปลความหมายพฤติกรรม</w:t>
            </w:r>
          </w:p>
        </w:tc>
      </w:tr>
      <w:tr w:rsidR="004613E7" w:rsidRPr="004613E7" w14:paraId="55747CFF" w14:textId="77777777" w:rsidTr="00DC5B71">
        <w:tc>
          <w:tcPr>
            <w:tcW w:w="1696" w:type="dxa"/>
            <w:tcBorders>
              <w:left w:val="nil"/>
              <w:right w:val="nil"/>
            </w:tcBorders>
          </w:tcPr>
          <w:p w14:paraId="2F326F35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1.35 - 2.00</w:t>
            </w:r>
          </w:p>
        </w:tc>
        <w:tc>
          <w:tcPr>
            <w:tcW w:w="2132" w:type="dxa"/>
            <w:tcBorders>
              <w:left w:val="nil"/>
              <w:right w:val="nil"/>
            </w:tcBorders>
          </w:tcPr>
          <w:p w14:paraId="3CE11BD8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มาก</w:t>
            </w:r>
          </w:p>
        </w:tc>
        <w:tc>
          <w:tcPr>
            <w:tcW w:w="5244" w:type="dxa"/>
            <w:tcBorders>
              <w:left w:val="nil"/>
              <w:bottom w:val="single" w:sz="4" w:space="0" w:color="auto"/>
              <w:right w:val="nil"/>
            </w:tcBorders>
          </w:tcPr>
          <w:p w14:paraId="22F61446" w14:textId="77777777" w:rsidR="004613E7" w:rsidRPr="004613E7" w:rsidRDefault="004613E7" w:rsidP="00ED54AC">
            <w:pPr>
              <w:rPr>
                <w:rFonts w:ascii="TH SarabunPSK" w:hAnsi="TH SarabunPSK" w:cs="TH SarabunPSK"/>
                <w:sz w:val="28"/>
              </w:rPr>
            </w:pPr>
            <w:r w:rsidRPr="004613E7">
              <w:rPr>
                <w:rFonts w:ascii="TH SarabunPSK" w:hAnsi="TH SarabunPSK" w:cs="TH SarabunPSK"/>
                <w:sz w:val="28"/>
                <w:cs/>
              </w:rPr>
              <w:t>ผู้เรียนแสดงพฤติกรรมความสุขในการเรียนรู้ทุกกิจกรรม</w:t>
            </w:r>
          </w:p>
        </w:tc>
      </w:tr>
      <w:tr w:rsidR="004613E7" w:rsidRPr="004613E7" w14:paraId="5C4ED3D3" w14:textId="77777777" w:rsidTr="00DC5B71">
        <w:tc>
          <w:tcPr>
            <w:tcW w:w="1696" w:type="dxa"/>
            <w:tcBorders>
              <w:left w:val="nil"/>
              <w:right w:val="nil"/>
            </w:tcBorders>
          </w:tcPr>
          <w:p w14:paraId="70EC2BFC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0.68 - 1.34</w:t>
            </w:r>
          </w:p>
        </w:tc>
        <w:tc>
          <w:tcPr>
            <w:tcW w:w="2132" w:type="dxa"/>
            <w:tcBorders>
              <w:left w:val="nil"/>
              <w:bottom w:val="single" w:sz="4" w:space="0" w:color="auto"/>
              <w:right w:val="nil"/>
            </w:tcBorders>
          </w:tcPr>
          <w:p w14:paraId="2F604B39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ปานกลาง</w:t>
            </w:r>
          </w:p>
        </w:tc>
        <w:tc>
          <w:tcPr>
            <w:tcW w:w="5244" w:type="dxa"/>
            <w:tcBorders>
              <w:left w:val="nil"/>
              <w:bottom w:val="single" w:sz="4" w:space="0" w:color="auto"/>
              <w:right w:val="nil"/>
            </w:tcBorders>
          </w:tcPr>
          <w:p w14:paraId="1C329A1C" w14:textId="77777777" w:rsidR="004613E7" w:rsidRPr="004613E7" w:rsidRDefault="004613E7" w:rsidP="00ED54AC">
            <w:pPr>
              <w:rPr>
                <w:rFonts w:ascii="TH SarabunPSK" w:hAnsi="TH SarabunPSK" w:cs="TH SarabunPSK"/>
                <w:sz w:val="28"/>
              </w:rPr>
            </w:pPr>
            <w:r w:rsidRPr="004613E7">
              <w:rPr>
                <w:rFonts w:ascii="TH SarabunPSK" w:hAnsi="TH SarabunPSK" w:cs="TH SarabunPSK"/>
                <w:sz w:val="28"/>
                <w:cs/>
              </w:rPr>
              <w:t>ผู้เรียนแสดงพฤติกรรมความสุขในการเรียนรู้บางกิจกรรม</w:t>
            </w:r>
          </w:p>
        </w:tc>
      </w:tr>
      <w:tr w:rsidR="004613E7" w:rsidRPr="004613E7" w14:paraId="3B2B3F67" w14:textId="77777777" w:rsidTr="00DC5B71">
        <w:tc>
          <w:tcPr>
            <w:tcW w:w="1696" w:type="dxa"/>
            <w:tcBorders>
              <w:left w:val="nil"/>
              <w:bottom w:val="single" w:sz="4" w:space="0" w:color="auto"/>
              <w:right w:val="nil"/>
            </w:tcBorders>
          </w:tcPr>
          <w:p w14:paraId="57213392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0.00 – 0.67</w:t>
            </w:r>
          </w:p>
        </w:tc>
        <w:tc>
          <w:tcPr>
            <w:tcW w:w="2132" w:type="dxa"/>
            <w:tcBorders>
              <w:left w:val="nil"/>
              <w:bottom w:val="single" w:sz="4" w:space="0" w:color="auto"/>
              <w:right w:val="nil"/>
            </w:tcBorders>
          </w:tcPr>
          <w:p w14:paraId="2FC453CA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น้อย</w:t>
            </w:r>
          </w:p>
        </w:tc>
        <w:tc>
          <w:tcPr>
            <w:tcW w:w="52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CF2781" w14:textId="77777777" w:rsidR="004613E7" w:rsidRPr="004613E7" w:rsidRDefault="004613E7" w:rsidP="00ED54AC">
            <w:pPr>
              <w:rPr>
                <w:rFonts w:ascii="TH SarabunPSK" w:hAnsi="TH SarabunPSK" w:cs="TH SarabunPSK"/>
                <w:sz w:val="28"/>
              </w:rPr>
            </w:pPr>
            <w:r w:rsidRPr="004613E7">
              <w:rPr>
                <w:rFonts w:ascii="TH SarabunPSK" w:hAnsi="TH SarabunPSK" w:cs="TH SarabunPSK"/>
                <w:sz w:val="28"/>
                <w:cs/>
              </w:rPr>
              <w:t>ผู้เรียนไม่แสดงพฤติกรรมความสุขในการเรียนรู้เลย</w:t>
            </w:r>
          </w:p>
        </w:tc>
      </w:tr>
    </w:tbl>
    <w:p w14:paraId="6D5F832A" w14:textId="052C2D76" w:rsidR="00E757BB" w:rsidRDefault="00E757BB" w:rsidP="00E757B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rPr>
          <w:rFonts w:ascii="TH SarabunPSK" w:hAnsi="TH SarabunPSK" w:cs="TH SarabunPSK"/>
          <w:sz w:val="28"/>
          <w:szCs w:val="28"/>
        </w:rPr>
      </w:pPr>
    </w:p>
    <w:p w14:paraId="308676AA" w14:textId="77777777" w:rsidR="00DC5B71" w:rsidRDefault="00E757BB" w:rsidP="00DC5B71">
      <w:pPr>
        <w:pStyle w:val="iThesisStyleNormal080"/>
        <w:ind w:left="720" w:firstLine="0"/>
        <w:rPr>
          <w:rFonts w:ascii="TH SarabunPSK" w:eastAsia="Sarabun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6 วิเคราะห์ข้อมูล</w:t>
      </w:r>
      <w:r w:rsidRPr="00E757BB">
        <w:rPr>
          <w:rFonts w:ascii="TH SarabunPSK" w:hAnsi="TH SarabunPSK" w:cs="TH SarabunPSK" w:hint="cs"/>
          <w:sz w:val="28"/>
          <w:szCs w:val="28"/>
          <w:cs/>
        </w:rPr>
        <w:t>ความสัมพันธ์ระหว่างทักษะการอ่านสะกดคำและความสุขในการเรียนรู้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</w:t>
      </w:r>
      <w:r>
        <w:rPr>
          <w:rFonts w:ascii="TH SarabunPSK" w:eastAsia="Sarabun" w:hAnsi="TH SarabunPSK" w:cs="TH SarabunPSK" w:hint="cs"/>
          <w:sz w:val="28"/>
          <w:szCs w:val="28"/>
          <w:cs/>
        </w:rPr>
        <w:t>โดยใช้</w:t>
      </w:r>
      <w:r w:rsidR="004613E7" w:rsidRPr="004613E7">
        <w:rPr>
          <w:rFonts w:ascii="TH SarabunPSK" w:eastAsia="Sarabun" w:hAnsi="TH SarabunPSK" w:cs="TH SarabunPSK" w:hint="cs"/>
          <w:sz w:val="28"/>
          <w:szCs w:val="28"/>
          <w:cs/>
        </w:rPr>
        <w:t>โดยใช้ค่า</w:t>
      </w:r>
    </w:p>
    <w:p w14:paraId="4E796732" w14:textId="0356B5BB" w:rsidR="004613E7" w:rsidRPr="004613E7" w:rsidRDefault="004613E7" w:rsidP="00DC5B71">
      <w:pPr>
        <w:pStyle w:val="iThesisStyleNormal080"/>
        <w:ind w:firstLine="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สัมประสิทธิ์สหสัมพันธ์ของเพียร์สัน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(</w:t>
      </w:r>
      <w:r w:rsidRPr="004613E7">
        <w:rPr>
          <w:rFonts w:ascii="TH SarabunPSK" w:eastAsia="Sarabun" w:hAnsi="TH SarabunPSK" w:cs="TH SarabunPSK"/>
          <w:sz w:val="28"/>
          <w:szCs w:val="28"/>
        </w:rPr>
        <w:t xml:space="preserve">Pearson product-moment correlation coefficient)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โดยมีเกณฑ์การแปลผล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กำหนดเป็น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5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ระดับ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(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พวงรัตน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ทวีรัตน์</w:t>
      </w:r>
      <w:r w:rsidRPr="004613E7">
        <w:rPr>
          <w:rFonts w:ascii="TH SarabunPSK" w:eastAsia="Sarabun" w:hAnsi="TH SarabunPSK" w:cs="TH SarabunPSK"/>
          <w:sz w:val="28"/>
          <w:szCs w:val="28"/>
        </w:rPr>
        <w:t xml:space="preserve">, 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2540 : 144)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ดังนี้</w:t>
      </w:r>
    </w:p>
    <w:p w14:paraId="2278C4F4" w14:textId="7F4DC898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80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ขึ้นไป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 </w:t>
      </w:r>
      <w:r w:rsidR="00DC5B71" w:rsidRPr="00DC5B71">
        <w:rPr>
          <w:rFonts w:ascii="TH SarabunPSK" w:eastAsia="Sarabun" w:hAnsi="TH SarabunPSK" w:cs="TH SarabunPSK" w:hint="cs"/>
          <w:sz w:val="20"/>
          <w:szCs w:val="20"/>
          <w:cs/>
        </w:rPr>
        <w:t xml:space="preserve"> </w:t>
      </w:r>
      <w:r w:rsidRPr="00DC5B71">
        <w:rPr>
          <w:rFonts w:ascii="TH SarabunPSK" w:eastAsia="Sarabun" w:hAnsi="TH SarabunPSK" w:cs="TH SarabunPSK"/>
          <w:sz w:val="20"/>
          <w:szCs w:val="20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สูงมาก</w:t>
      </w:r>
    </w:p>
    <w:p w14:paraId="0E288BAD" w14:textId="29CB822D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60 – 0.79 </w:t>
      </w:r>
      <w:r w:rsidR="00DC5B71">
        <w:rPr>
          <w:rFonts w:ascii="TH SarabunPSK" w:eastAsia="Sarabun" w:hAnsi="TH SarabunPSK" w:cs="TH SarabunPSK" w:hint="cs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ค่อนข้างสูง</w:t>
      </w:r>
    </w:p>
    <w:p w14:paraId="448326D1" w14:textId="0F607FC9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40 – 0.59 </w:t>
      </w:r>
      <w:r w:rsidR="00DC5B71">
        <w:rPr>
          <w:rFonts w:ascii="TH SarabunPSK" w:eastAsia="Sarabun" w:hAnsi="TH SarabunPSK" w:cs="TH SarabunPSK" w:hint="cs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ปานกลาง</w:t>
      </w:r>
    </w:p>
    <w:p w14:paraId="7674F7E3" w14:textId="31832649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20 – 0.39 </w:t>
      </w:r>
      <w:r w:rsidR="00DC5B71">
        <w:rPr>
          <w:rFonts w:ascii="TH SarabunPSK" w:eastAsia="Sarabun" w:hAnsi="TH SarabunPSK" w:cs="TH SarabunPSK" w:hint="cs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ค่อนข้างต่ำ</w:t>
      </w:r>
    </w:p>
    <w:p w14:paraId="43B2473B" w14:textId="77777777" w:rsidR="004613E7" w:rsidRDefault="004613E7" w:rsidP="004613E7">
      <w:pPr>
        <w:pStyle w:val="iThesisStyleNormal080"/>
        <w:ind w:firstLine="720"/>
        <w:rPr>
          <w:rFonts w:ascii="TH SarabunPSK" w:hAnsi="TH SarabunPSK" w:cs="TH SarabunPSK"/>
          <w:b/>
          <w:bCs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่ำก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20         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ต่ำมาก</w:t>
      </w:r>
    </w:p>
    <w:p w14:paraId="5CB712B4" w14:textId="77777777" w:rsidR="00DC5B71" w:rsidRDefault="00DC5B71" w:rsidP="004613E7">
      <w:pPr>
        <w:pStyle w:val="iThesisStyleNormal080"/>
        <w:ind w:firstLine="720"/>
        <w:rPr>
          <w:rFonts w:ascii="TH SarabunPSK" w:hAnsi="TH SarabunPSK" w:cs="TH SarabunPSK"/>
          <w:b/>
          <w:bCs/>
          <w:sz w:val="28"/>
          <w:szCs w:val="28"/>
        </w:rPr>
      </w:pPr>
    </w:p>
    <w:p w14:paraId="31A3663D" w14:textId="1C6E0493" w:rsidR="00E757BB" w:rsidRPr="00E757BB" w:rsidRDefault="00E757BB" w:rsidP="004613E7">
      <w:pPr>
        <w:pStyle w:val="iThesisStyleNormal080"/>
        <w:ind w:firstLine="720"/>
        <w:jc w:val="center"/>
        <w:rPr>
          <w:rFonts w:ascii="TH SarabunPSK" w:hAnsi="TH SarabunPSK" w:cs="TH SarabunPSK" w:hint="cs"/>
          <w:b/>
          <w:bCs/>
          <w:sz w:val="28"/>
          <w:szCs w:val="28"/>
        </w:rPr>
      </w:pPr>
      <w:r w:rsidRPr="00E757BB">
        <w:rPr>
          <w:rFonts w:ascii="TH SarabunPSK" w:hAnsi="TH SarabunPSK" w:cs="TH SarabunPSK" w:hint="cs"/>
          <w:b/>
          <w:bCs/>
          <w:sz w:val="28"/>
          <w:szCs w:val="28"/>
          <w:cs/>
        </w:rPr>
        <w:t>ผลการวิจัย</w:t>
      </w:r>
    </w:p>
    <w:p w14:paraId="64EE062E" w14:textId="013706FF" w:rsidR="00F61F5B" w:rsidRDefault="00E757BB" w:rsidP="00E757BB">
      <w:pPr>
        <w:pStyle w:val="iThesisStyleNormal057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1. 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ผลการเปรียบเทียบทักษะการอ่านสะกดคำของกลุ่มตัวอย่างก่อนและหลังเรียนที่เรียนรู้ด้วยการจัดการเรียนการสอนแบบเรียนปนเล่นร่วมกับเกมมิฟิเคชัน</w:t>
      </w:r>
      <w:r w:rsidR="00F932FC"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ปรากฏดัง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</w:t>
      </w:r>
      <w:r w:rsidR="00203A8E">
        <w:rPr>
          <w:rFonts w:ascii="TH SarabunPSK" w:hAnsi="TH SarabunPSK" w:cs="TH SarabunPSK" w:hint="cs"/>
          <w:sz w:val="28"/>
          <w:szCs w:val="28"/>
          <w:cs/>
        </w:rPr>
        <w:t xml:space="preserve"> 1</w:t>
      </w:r>
    </w:p>
    <w:p w14:paraId="51B5DBDF" w14:textId="77777777" w:rsidR="00F61F5B" w:rsidRPr="00203A8E" w:rsidRDefault="00F61F5B" w:rsidP="00F61F5B">
      <w:pPr>
        <w:pStyle w:val="iThesisStyleNormal057"/>
        <w:ind w:firstLine="720"/>
        <w:rPr>
          <w:rFonts w:ascii="TH SarabunPSK" w:hAnsi="TH SarabunPSK" w:cs="TH SarabunPSK"/>
          <w:sz w:val="28"/>
          <w:szCs w:val="28"/>
          <w:cs/>
        </w:rPr>
      </w:pPr>
    </w:p>
    <w:p w14:paraId="71D46AEF" w14:textId="5EF3C6D5" w:rsidR="00F932FC" w:rsidRDefault="00F932FC" w:rsidP="00F61F5B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เปรียบเทียบทักษะการอ่านสะกดคำของกลุ่มตัวอย่างก่อนและหลังเรียนที่เรียนรู้ด้วยการจัดการเรียนการสอนแบบเรียนปนเล่นร่วมกับเกมมิฟิเคชัน</w:t>
      </w:r>
    </w:p>
    <w:tbl>
      <w:tblPr>
        <w:tblStyle w:val="TableGrid"/>
        <w:tblpPr w:leftFromText="180" w:rightFromText="180" w:vertAnchor="text" w:horzAnchor="margin" w:tblpY="192"/>
        <w:tblW w:w="9072" w:type="dxa"/>
        <w:tblBorders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2363"/>
        <w:gridCol w:w="850"/>
        <w:gridCol w:w="1324"/>
        <w:gridCol w:w="1417"/>
        <w:gridCol w:w="993"/>
        <w:gridCol w:w="708"/>
        <w:gridCol w:w="1417"/>
      </w:tblGrid>
      <w:tr w:rsidR="00F61F5B" w:rsidRPr="00203A8E" w14:paraId="704AC9A0" w14:textId="77777777" w:rsidTr="00F61F5B">
        <w:tc>
          <w:tcPr>
            <w:tcW w:w="2363" w:type="dxa"/>
            <w:tcBorders>
              <w:left w:val="nil"/>
              <w:bottom w:val="single" w:sz="4" w:space="0" w:color="auto"/>
              <w:right w:val="nil"/>
            </w:tcBorders>
          </w:tcPr>
          <w:p w14:paraId="64054B5C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การจัดการเรียนการสอน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</w:tcPr>
          <w:p w14:paraId="3A28FDD6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n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9EC66B" w14:textId="2DB7C3A0" w:rsidR="00F61F5B" w:rsidRPr="00F61F5B" w:rsidRDefault="00000000" w:rsidP="00F61F5B">
            <w:pPr>
              <w:pStyle w:val="iThesisStyleNormal057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  <w:szCs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  <w:szCs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</w:tcPr>
          <w:p w14:paraId="532EE23E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S.D.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48AA4987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t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</w:tcPr>
          <w:p w14:paraId="47D39430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proofErr w:type="spellStart"/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df</w:t>
            </w:r>
            <w:proofErr w:type="spellEnd"/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</w:tcPr>
          <w:p w14:paraId="1AE8CE9B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p-value</w:t>
            </w:r>
          </w:p>
        </w:tc>
      </w:tr>
      <w:tr w:rsidR="00F61F5B" w:rsidRPr="00203A8E" w14:paraId="6F12090F" w14:textId="77777777" w:rsidTr="00F61F5B">
        <w:tc>
          <w:tcPr>
            <w:tcW w:w="2363" w:type="dxa"/>
            <w:tcBorders>
              <w:top w:val="single" w:sz="4" w:space="0" w:color="auto"/>
              <w:left w:val="nil"/>
              <w:right w:val="nil"/>
            </w:tcBorders>
          </w:tcPr>
          <w:p w14:paraId="0025FD9C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ก่อน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</w:tcPr>
          <w:p w14:paraId="4C7EEE29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18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right w:val="nil"/>
            </w:tcBorders>
          </w:tcPr>
          <w:p w14:paraId="3C838658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26.1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right w:val="nil"/>
            </w:tcBorders>
          </w:tcPr>
          <w:p w14:paraId="1CC5B1F7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 9.925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7491BF5" w14:textId="758169F1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-7.901</w:t>
            </w:r>
            <w:r w:rsidR="00E7099C"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AC26DED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17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0001AD5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.000</w:t>
            </w:r>
          </w:p>
        </w:tc>
      </w:tr>
      <w:tr w:rsidR="00F61F5B" w:rsidRPr="00203A8E" w14:paraId="08BD4A6F" w14:textId="77777777" w:rsidTr="00F61F5B">
        <w:tc>
          <w:tcPr>
            <w:tcW w:w="2363" w:type="dxa"/>
            <w:tcBorders>
              <w:left w:val="nil"/>
              <w:right w:val="nil"/>
            </w:tcBorders>
          </w:tcPr>
          <w:p w14:paraId="21F280AF" w14:textId="77777777" w:rsidR="00F61F5B" w:rsidRPr="00203A8E" w:rsidRDefault="00F61F5B" w:rsidP="00F61F5B">
            <w:pPr>
              <w:pStyle w:val="iThesisStyleNormal057"/>
              <w:bidi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หลัง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6F3F7357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18</w:t>
            </w:r>
          </w:p>
        </w:tc>
        <w:tc>
          <w:tcPr>
            <w:tcW w:w="1324" w:type="dxa"/>
            <w:tcBorders>
              <w:left w:val="nil"/>
              <w:right w:val="nil"/>
            </w:tcBorders>
          </w:tcPr>
          <w:p w14:paraId="7038D287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35.00</w:t>
            </w:r>
          </w:p>
        </w:tc>
        <w:tc>
          <w:tcPr>
            <w:tcW w:w="1417" w:type="dxa"/>
            <w:tcBorders>
              <w:left w:val="nil"/>
              <w:right w:val="nil"/>
            </w:tcBorders>
          </w:tcPr>
          <w:p w14:paraId="4EF1840C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 5.477</w:t>
            </w:r>
          </w:p>
        </w:tc>
        <w:tc>
          <w:tcPr>
            <w:tcW w:w="993" w:type="dxa"/>
            <w:vMerge/>
            <w:tcBorders>
              <w:left w:val="nil"/>
              <w:right w:val="nil"/>
            </w:tcBorders>
          </w:tcPr>
          <w:p w14:paraId="226395B4" w14:textId="77777777" w:rsidR="00F61F5B" w:rsidRPr="00203A8E" w:rsidRDefault="00F61F5B" w:rsidP="00F61F5B">
            <w:pPr>
              <w:pStyle w:val="iThesisStyleNormal057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708" w:type="dxa"/>
            <w:vMerge/>
            <w:tcBorders>
              <w:left w:val="nil"/>
              <w:right w:val="nil"/>
            </w:tcBorders>
          </w:tcPr>
          <w:p w14:paraId="6172EFF5" w14:textId="77777777" w:rsidR="00F61F5B" w:rsidRPr="00203A8E" w:rsidRDefault="00F61F5B" w:rsidP="00F61F5B">
            <w:pPr>
              <w:pStyle w:val="iThesisStyleNormal057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1417" w:type="dxa"/>
            <w:vMerge/>
            <w:tcBorders>
              <w:left w:val="nil"/>
              <w:right w:val="nil"/>
            </w:tcBorders>
          </w:tcPr>
          <w:p w14:paraId="116C747B" w14:textId="77777777" w:rsidR="00F61F5B" w:rsidRPr="00203A8E" w:rsidRDefault="00F61F5B" w:rsidP="00F61F5B">
            <w:pPr>
              <w:pStyle w:val="iThesisStyleNormal057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</w:tbl>
    <w:p w14:paraId="5F43D59F" w14:textId="77777777" w:rsidR="00E7099C" w:rsidRDefault="00E7099C" w:rsidP="00E7099C">
      <w:pPr>
        <w:ind w:firstLine="720"/>
        <w:jc w:val="right"/>
        <w:rPr>
          <w:rFonts w:ascii="TH SarabunPSK" w:hAnsi="TH SarabunPSK" w:cs="TH SarabunPSK"/>
          <w:sz w:val="28"/>
          <w:szCs w:val="28"/>
        </w:rPr>
      </w:pPr>
      <w:r w:rsidRPr="00E7099C">
        <w:rPr>
          <w:rFonts w:ascii="TH SarabunPSK" w:eastAsiaTheme="minorHAnsi" w:hAnsi="TH SarabunPSK" w:cs="TH SarabunPSK"/>
          <w:color w:val="000000"/>
          <w:sz w:val="28"/>
          <w:szCs w:val="28"/>
          <w:shd w:val="clear" w:color="auto" w:fill="FFFFFF"/>
        </w:rPr>
        <w:t>*</w:t>
      </w:r>
      <w:r w:rsidRPr="00E7099C">
        <w:rPr>
          <w:rFonts w:ascii="TH SarabunPSK" w:eastAsiaTheme="minorHAnsi" w:hAnsi="TH SarabunPSK" w:cs="TH SarabunPSK" w:hint="cs"/>
          <w:color w:val="000000"/>
          <w:sz w:val="28"/>
          <w:szCs w:val="28"/>
          <w:shd w:val="clear" w:color="auto" w:fill="FFFFFF"/>
          <w:cs/>
        </w:rPr>
        <w:t>มีนัยสำคัญทางสถิติที่ระดับ</w:t>
      </w:r>
      <w:r w:rsidRPr="00E7099C">
        <w:rPr>
          <w:rFonts w:ascii="TH SarabunPSK" w:eastAsiaTheme="minorHAnsi" w:hAnsi="TH SarabunPSK" w:cs="TH SarabunPSK"/>
          <w:color w:val="000000"/>
          <w:sz w:val="28"/>
          <w:szCs w:val="28"/>
          <w:shd w:val="clear" w:color="auto" w:fill="FFFFFF"/>
          <w:cs/>
        </w:rPr>
        <w:t xml:space="preserve"> .</w:t>
      </w:r>
      <w:r w:rsidRPr="00E7099C">
        <w:rPr>
          <w:rFonts w:ascii="TH SarabunPSK" w:eastAsiaTheme="minorHAnsi" w:hAnsi="TH SarabunPSK" w:cs="TH SarabunPSK"/>
          <w:color w:val="000000"/>
          <w:sz w:val="28"/>
          <w:szCs w:val="28"/>
          <w:shd w:val="clear" w:color="auto" w:fill="FFFFFF"/>
        </w:rPr>
        <w:t>05</w:t>
      </w:r>
    </w:p>
    <w:p w14:paraId="731C9177" w14:textId="02AA6DD2" w:rsidR="00F61F5B" w:rsidRDefault="00F932FC" w:rsidP="00F61F5B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ทดสอบผลสัมฤทธิ์ทางการเรียนของกลุ่มตัวอย่างจำนวน 18 คน หลังจากได้รับการจัดการเรียนการสอนแบบเรียนปนเล่นร่วมกับเกมมิฟิเคชัน นักเรียนมีค่าเฉลี่ยผลสัมฤทธิ์ทางการเรียนเท่ากับ 26.17 และ 35.00 ตามลำดับ (ส่วนเบี่ยงเบนมาตรฐานเท่ากับ 9.925 และ 5.477 ตามลำดับ) โดยคะแนนผลสัมฤทธิ์ทางการเรียนก่อนและหลังได้รับการ</w:t>
      </w:r>
      <w:r w:rsidRPr="00203A8E">
        <w:rPr>
          <w:rFonts w:ascii="TH SarabunPSK" w:hAnsi="TH SarabunPSK" w:cs="TH SarabunPSK"/>
          <w:sz w:val="28"/>
          <w:szCs w:val="28"/>
          <w:cs/>
        </w:rPr>
        <w:lastRenderedPageBreak/>
        <w:t xml:space="preserve">จัดการเรียนการสอนแบบเรียนปนเล่นร่วมกับเกมมิฟิเคชัน มีความสัมพันธ์กัน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 xml:space="preserve">.05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เมื่อทดสอบสมมติฐานพบว่า หลังจากได้รับการจัดการเรียนการสอนแบบเรียนปนเล่นร่วมกับเกมมิฟิเคชันแล้ว กลุ่มตัวอย่างมีผลสัมฤทธิ์ทางการเรียนสูงขึ้น 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203A8E">
        <w:rPr>
          <w:rFonts w:ascii="TH SarabunPSK" w:hAnsi="TH SarabunPSK" w:cs="TH SarabunPSK"/>
          <w:sz w:val="28"/>
          <w:szCs w:val="28"/>
        </w:rPr>
        <w:t>t = -7.901, p-value = .0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28FC05B7" w14:textId="1A791B28" w:rsidR="00F61F5B" w:rsidRDefault="00F932FC" w:rsidP="00E757BB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2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="00F61F5B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ผลการเปรียบเทียบ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กับเกณฑ์ร้อยละ80 ปรากฏดังตารา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งที่ 2</w:t>
      </w:r>
    </w:p>
    <w:p w14:paraId="5124095C" w14:textId="4511F46F" w:rsidR="00F932FC" w:rsidRPr="00203A8E" w:rsidRDefault="00F932FC" w:rsidP="00F61F5B">
      <w:pPr>
        <w:jc w:val="thaiDistribute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เปรียบเทียบ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กับเกณฑ์ร้อยละ80</w:t>
      </w:r>
    </w:p>
    <w:tbl>
      <w:tblPr>
        <w:tblStyle w:val="TableGrid"/>
        <w:tblW w:w="9072" w:type="dxa"/>
        <w:tblInd w:w="-5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4"/>
      </w:tblGrid>
      <w:tr w:rsidR="00F932FC" w:rsidRPr="00203A8E" w14:paraId="5C4851B5" w14:textId="77777777" w:rsidTr="00F61F5B">
        <w:tc>
          <w:tcPr>
            <w:tcW w:w="2003" w:type="dxa"/>
            <w:vMerge w:val="restart"/>
            <w:tcBorders>
              <w:top w:val="single" w:sz="4" w:space="0" w:color="auto"/>
              <w:left w:val="nil"/>
            </w:tcBorders>
          </w:tcPr>
          <w:p w14:paraId="2624F32D" w14:textId="77777777" w:rsidR="00F61F5B" w:rsidRPr="008E7F66" w:rsidRDefault="00F932FC" w:rsidP="00F61F5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ผลสัมฤทธิ์</w:t>
            </w:r>
          </w:p>
          <w:p w14:paraId="7205400E" w14:textId="24C7F594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ทางการเรียน</w:t>
            </w:r>
          </w:p>
        </w:tc>
        <w:tc>
          <w:tcPr>
            <w:tcW w:w="866" w:type="dxa"/>
            <w:tcBorders>
              <w:top w:val="single" w:sz="4" w:space="0" w:color="auto"/>
              <w:bottom w:val="single" w:sz="4" w:space="0" w:color="auto"/>
            </w:tcBorders>
          </w:tcPr>
          <w:p w14:paraId="4E775E1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</w:tcPr>
          <w:p w14:paraId="5461355A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</w:tcPr>
          <w:p w14:paraId="3048A2DA" w14:textId="058F7148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</w:tcPr>
          <w:p w14:paraId="6D9C40E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top w:val="single" w:sz="4" w:space="0" w:color="auto"/>
              <w:bottom w:val="single" w:sz="4" w:space="0" w:color="auto"/>
            </w:tcBorders>
          </w:tcPr>
          <w:p w14:paraId="1E7321E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top w:val="single" w:sz="4" w:space="0" w:color="auto"/>
              <w:bottom w:val="single" w:sz="4" w:space="0" w:color="auto"/>
            </w:tcBorders>
          </w:tcPr>
          <w:p w14:paraId="41E987E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70F2D4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44725E67" w14:textId="77777777" w:rsidTr="00F61F5B">
        <w:tc>
          <w:tcPr>
            <w:tcW w:w="2003" w:type="dxa"/>
            <w:vMerge/>
            <w:tcBorders>
              <w:left w:val="nil"/>
            </w:tcBorders>
          </w:tcPr>
          <w:p w14:paraId="5D737BF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top w:val="single" w:sz="4" w:space="0" w:color="auto"/>
            </w:tcBorders>
          </w:tcPr>
          <w:p w14:paraId="3266E20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top w:val="single" w:sz="4" w:space="0" w:color="auto"/>
            </w:tcBorders>
          </w:tcPr>
          <w:p w14:paraId="2FFA350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40</w:t>
            </w:r>
          </w:p>
        </w:tc>
        <w:tc>
          <w:tcPr>
            <w:tcW w:w="934" w:type="dxa"/>
            <w:tcBorders>
              <w:top w:val="single" w:sz="4" w:space="0" w:color="auto"/>
            </w:tcBorders>
          </w:tcPr>
          <w:p w14:paraId="2CD2465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.00</w:t>
            </w:r>
          </w:p>
        </w:tc>
        <w:tc>
          <w:tcPr>
            <w:tcW w:w="934" w:type="dxa"/>
            <w:tcBorders>
              <w:top w:val="single" w:sz="4" w:space="0" w:color="auto"/>
            </w:tcBorders>
          </w:tcPr>
          <w:p w14:paraId="19E1FCF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.477</w:t>
            </w:r>
          </w:p>
        </w:tc>
        <w:tc>
          <w:tcPr>
            <w:tcW w:w="844" w:type="dxa"/>
            <w:tcBorders>
              <w:top w:val="single" w:sz="4" w:space="0" w:color="auto"/>
            </w:tcBorders>
          </w:tcPr>
          <w:p w14:paraId="0DB20C1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.324*</w:t>
            </w:r>
          </w:p>
        </w:tc>
        <w:tc>
          <w:tcPr>
            <w:tcW w:w="649" w:type="dxa"/>
            <w:tcBorders>
              <w:top w:val="single" w:sz="4" w:space="0" w:color="auto"/>
            </w:tcBorders>
          </w:tcPr>
          <w:p w14:paraId="0285791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4" w:type="dxa"/>
            <w:tcBorders>
              <w:top w:val="single" w:sz="4" w:space="0" w:color="auto"/>
              <w:right w:val="nil"/>
            </w:tcBorders>
          </w:tcPr>
          <w:p w14:paraId="558402F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.0165</w:t>
            </w:r>
          </w:p>
        </w:tc>
      </w:tr>
    </w:tbl>
    <w:p w14:paraId="729C6763" w14:textId="77777777" w:rsidR="00F932FC" w:rsidRPr="00203A8E" w:rsidRDefault="00F932FC" w:rsidP="00F61F5B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7537363A" w14:textId="5066301B" w:rsidR="00F932FC" w:rsidRPr="00203A8E" w:rsidRDefault="00F932FC" w:rsidP="00F932F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ทดสอบผลสัมฤทธิ์ทางการเรียนของกลุ่มตัวอย่าง หลังจากได้รับการจัดการเรียนการสอนแบบเรียนปนเล่นร่วมกับเกมมิฟิเคชัน แล้ว พบว่า กลุ่มตัวอย่างมีค่าเฉลี่ยผลสัมฤทธิ์ทางการเรียนเท่ากับ 35 จากคะแนนเต็ม 40 (ส่วนเบี่ยงเบนมาตรฐานเท่ากับ 5.477) เมื่อทดสอบสมมติฐานเปรียบเทียบกับเกณฑ์ร้อยละ 80 จะได้ว่า กลุ่มตัวอย่างมีคะแนนเฉลี่ยผลสัมฤทธิ์ทางการเรียนผ่านเกณฑ์อย่างมีนัยสำคัญทางสถิติที่ระดับ .05 (</w:t>
      </w:r>
      <w:r w:rsidRPr="00203A8E">
        <w:rPr>
          <w:rFonts w:ascii="TH SarabunPSK" w:hAnsi="TH SarabunPSK" w:cs="TH SarabunPSK"/>
          <w:sz w:val="28"/>
          <w:szCs w:val="28"/>
        </w:rPr>
        <w:t>t = 2.324, p-value = .0165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6228333F" w14:textId="78C69159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</w:rPr>
        <w:t>3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="00F61F5B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ผลการศึกษาพัฒนาการ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ปรากฏดัง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F61F5B">
        <w:rPr>
          <w:rFonts w:ascii="TH SarabunPSK" w:hAnsi="TH SarabunPSK" w:cs="TH SarabunPSK" w:hint="cs"/>
          <w:sz w:val="28"/>
          <w:szCs w:val="28"/>
          <w:cs/>
        </w:rPr>
        <w:t>3</w:t>
      </w:r>
    </w:p>
    <w:p w14:paraId="3B42F28C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</w:p>
    <w:p w14:paraId="125FA59A" w14:textId="6FE650C0" w:rsidR="00F932FC" w:rsidRPr="00203A8E" w:rsidRDefault="00F932FC" w:rsidP="00F932FC">
      <w:pPr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3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พัฒนาการ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โดยวัดจากแบบทดสอบทักษะการอ่านสะกดคำทั้งสองฉบับ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41"/>
        <w:gridCol w:w="1794"/>
        <w:gridCol w:w="1938"/>
        <w:gridCol w:w="2268"/>
        <w:gridCol w:w="1990"/>
      </w:tblGrid>
      <w:tr w:rsidR="00003A4B" w:rsidRPr="00203A8E" w14:paraId="50CD35B0" w14:textId="77777777" w:rsidTr="00003A4B">
        <w:trPr>
          <w:trHeight w:val="696"/>
        </w:trPr>
        <w:tc>
          <w:tcPr>
            <w:tcW w:w="941" w:type="dxa"/>
            <w:tcBorders>
              <w:left w:val="nil"/>
              <w:right w:val="nil"/>
            </w:tcBorders>
          </w:tcPr>
          <w:p w14:paraId="7A60B60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เลขที่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6B33DD0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ก่อนเรียน</w:t>
            </w:r>
          </w:p>
          <w:p w14:paraId="3FB3D95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</w:rPr>
              <w:t xml:space="preserve">40 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1A4EF0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หลังเรียน</w:t>
            </w:r>
          </w:p>
          <w:p w14:paraId="5F731AB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40 คะแนน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DD4AE6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พัฒนาการสัมพัทธ์ (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</w:rPr>
              <w:t>%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)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4334848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ระดับพัฒนาการ</w:t>
            </w:r>
          </w:p>
        </w:tc>
      </w:tr>
      <w:tr w:rsidR="00003A4B" w:rsidRPr="00203A8E" w14:paraId="623FB2E2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6B918A6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4978BAE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2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7A8515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8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4F4573B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7.1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675DA2D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</w:t>
            </w:r>
          </w:p>
        </w:tc>
      </w:tr>
      <w:tr w:rsidR="00003A4B" w:rsidRPr="00203A8E" w14:paraId="5D0F56E5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40BE6D5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6475189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6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B3C3F7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15C0C2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8.3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34A1B8A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</w:t>
            </w:r>
          </w:p>
        </w:tc>
      </w:tr>
      <w:tr w:rsidR="00003A4B" w:rsidRPr="00203A8E" w14:paraId="594AD639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3085804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3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0C96417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B5B264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2D7A79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64612C4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มาก</w:t>
            </w:r>
          </w:p>
        </w:tc>
      </w:tr>
      <w:tr w:rsidR="00003A4B" w:rsidRPr="00203A8E" w14:paraId="50102BDC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27092D9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4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625B38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8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F64D6B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A8E562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18B823D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มาก</w:t>
            </w:r>
          </w:p>
        </w:tc>
      </w:tr>
      <w:tr w:rsidR="00003A4B" w:rsidRPr="00203A8E" w14:paraId="5FC6E739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176F7EA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5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B59829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23F392C1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9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251BCE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9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24C9762A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มาก</w:t>
            </w:r>
          </w:p>
        </w:tc>
      </w:tr>
      <w:tr w:rsidR="00003A4B" w:rsidRPr="00203A8E" w14:paraId="69E8BC6E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6CA157D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6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04B4912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4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E3247B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9F6CFB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C8B5FD8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มาก</w:t>
            </w:r>
          </w:p>
        </w:tc>
      </w:tr>
      <w:tr w:rsidR="00003A4B" w:rsidRPr="00203A8E" w14:paraId="15FFD0C8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2091B56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7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0EA254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1A44F3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9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177EA1B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85.71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700F4CBD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มาก</w:t>
            </w:r>
          </w:p>
        </w:tc>
      </w:tr>
      <w:tr w:rsidR="00003A4B" w:rsidRPr="00203A8E" w14:paraId="13DDAF58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11F949E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8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3959E3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7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DE3F97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6DE59D9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61.5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1CDAE05A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</w:t>
            </w:r>
          </w:p>
        </w:tc>
      </w:tr>
      <w:tr w:rsidR="00003A4B" w:rsidRPr="00203A8E" w14:paraId="1A2E1CF3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3A9C83D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9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17B4DF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9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269C0D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1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E16B01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7.1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476F76D1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</w:t>
            </w:r>
          </w:p>
        </w:tc>
      </w:tr>
      <w:tr w:rsidR="00003A4B" w:rsidRPr="00203A8E" w14:paraId="7D21B420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761954C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0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44D5CFC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5990C06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4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132620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6.67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24E84166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กลาง</w:t>
            </w:r>
          </w:p>
        </w:tc>
      </w:tr>
      <w:tr w:rsidR="00003A4B" w:rsidRPr="00203A8E" w14:paraId="08E8D4BB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11083A2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lastRenderedPageBreak/>
              <w:t>11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03AC57E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5B5931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8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1D9709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71.4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2DC20FE7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</w:t>
            </w:r>
          </w:p>
        </w:tc>
      </w:tr>
      <w:tr w:rsidR="00003A4B" w:rsidRPr="00203A8E" w14:paraId="7E44E7C7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6735CC2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2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5E67D5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4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466345C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6978AE9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5CEEC1D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มาก</w:t>
            </w:r>
          </w:p>
        </w:tc>
      </w:tr>
      <w:tr w:rsidR="00003A4B" w:rsidRPr="00203A8E" w14:paraId="183ED0A4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347CB5E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3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F5C300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7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EAB115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3C6566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6AECC497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มาก</w:t>
            </w:r>
          </w:p>
        </w:tc>
      </w:tr>
      <w:tr w:rsidR="00003A4B" w:rsidRPr="00203A8E" w14:paraId="5E14BD99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3CD6D9C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4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96C811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1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2A1A0E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3DA7A62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4.4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639ECC69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กลาง</w:t>
            </w:r>
          </w:p>
        </w:tc>
      </w:tr>
      <w:tr w:rsidR="00003A4B" w:rsidRPr="00203A8E" w14:paraId="6837EBAF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5CBA6E2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5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772174C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598A24F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3B867B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65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746F2DAB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</w:t>
            </w:r>
          </w:p>
        </w:tc>
      </w:tr>
      <w:tr w:rsidR="00003A4B" w:rsidRPr="00203A8E" w14:paraId="47A27825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44598E7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6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3ABA2DD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37C573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42A738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65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0B9E013F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</w:t>
            </w:r>
          </w:p>
        </w:tc>
      </w:tr>
      <w:tr w:rsidR="00003A4B" w:rsidRPr="00203A8E" w14:paraId="6225E754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3EE80E5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7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677BE75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4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766E17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60E4DC3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46E1DE9C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มาก</w:t>
            </w:r>
          </w:p>
        </w:tc>
      </w:tr>
      <w:tr w:rsidR="00003A4B" w:rsidRPr="00203A8E" w14:paraId="505FB32B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6328677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8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0172EC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8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46A789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3A1DD3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3.1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23B0CAC5" w14:textId="77777777" w:rsidR="00F932FC" w:rsidRPr="00203A8E" w:rsidRDefault="00F932FC" w:rsidP="00DC7C93">
            <w:pPr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พัฒนาการระดับสูง</w:t>
            </w:r>
          </w:p>
        </w:tc>
      </w:tr>
      <w:tr w:rsidR="00003A4B" w:rsidRPr="00203A8E" w14:paraId="1263CA91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02695D07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เฉลี่ย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F22984E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26.17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D39BC1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3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AF24B7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75.31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C47325C" w14:textId="77777777" w:rsidR="00F932FC" w:rsidRPr="008E7F66" w:rsidRDefault="00F932FC" w:rsidP="00DC7C93">
            <w:pPr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พัฒนาการระดับสูงมาก</w:t>
            </w:r>
          </w:p>
        </w:tc>
      </w:tr>
    </w:tbl>
    <w:p w14:paraId="1B613403" w14:textId="62F34139" w:rsidR="003654B2" w:rsidRPr="00203A8E" w:rsidRDefault="00F932FC" w:rsidP="00003A4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jc w:val="both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003A4B">
        <w:rPr>
          <w:rFonts w:ascii="TH SarabunPSK" w:hAnsi="TH SarabunPSK" w:cs="TH SarabunPSK" w:hint="cs"/>
          <w:sz w:val="28"/>
          <w:szCs w:val="28"/>
          <w:cs/>
        </w:rPr>
        <w:t>ที่ 3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การวิเคราะห์คะแนนพัฒนาการทักษะการอ่านสะกดคำของกลุ่มตัวอย่าง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โดยวัดจาก แบบทดสอบ ทักษะการอ่านสะกดคำทั้งสองฉบับแล้ว พบว่า ก่อนเรียนมีค่าเฉลี่ยเท่ากับ 26.17 หลังเรียนมีค่าเฉลี่ยเท่ากับ 35 และคะแนนร้อยละของพัฒนาการของกลุ่มตัวอย่างเท่ากับ ร้อยละ 75.31 แสดงว่ากลุ่มตัวอย่างมีคะแนนพัฒนาการระหว่างเรียนอยู่ในระดับสูงมาก</w:t>
      </w:r>
    </w:p>
    <w:p w14:paraId="68A587E8" w14:textId="77777777" w:rsidR="00003A4B" w:rsidRDefault="00003A4B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</w:p>
    <w:p w14:paraId="32DE5163" w14:textId="0CB66EDB" w:rsidR="00F932FC" w:rsidRPr="00203A8E" w:rsidRDefault="00F932FC" w:rsidP="00447FDD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4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</w:p>
    <w:p w14:paraId="36F553E6" w14:textId="13624330" w:rsidR="00003A4B" w:rsidRDefault="00003A4B" w:rsidP="00447FDD">
      <w:pPr>
        <w:pStyle w:val="iThesisStyleNormal057"/>
        <w:ind w:left="619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1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15E511DE" w14:textId="4C44B9DF" w:rsidR="00F932FC" w:rsidRDefault="00F932FC" w:rsidP="00003A4B">
      <w:pPr>
        <w:pStyle w:val="iThesisStyleNormal057"/>
        <w:ind w:firstLine="0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 xml:space="preserve">การสอนแบบเรียนปนเล่นร่วมกับเกมมิฟิเคชันหน่วยการจัดการเรียนรู้ที่ 1 </w:t>
      </w:r>
      <w:r w:rsidR="00003A4B">
        <w:rPr>
          <w:rFonts w:ascii="TH SarabunPSK" w:hAnsi="TH SarabunPSK" w:cs="TH SarabunPSK" w:hint="cs"/>
          <w:sz w:val="28"/>
          <w:szCs w:val="28"/>
          <w:cs/>
        </w:rPr>
        <w:t>ปรากฏดังตารางที่ 4</w:t>
      </w:r>
    </w:p>
    <w:p w14:paraId="2F8B96A7" w14:textId="77777777" w:rsidR="00003A4B" w:rsidRPr="00203A8E" w:rsidRDefault="00003A4B" w:rsidP="00003A4B">
      <w:pPr>
        <w:pStyle w:val="iThesisStyleNormal057"/>
        <w:ind w:firstLine="0"/>
        <w:rPr>
          <w:rFonts w:ascii="TH SarabunPSK" w:hAnsi="TH SarabunPSK" w:cs="TH SarabunPSK"/>
          <w:sz w:val="28"/>
          <w:szCs w:val="28"/>
          <w:cs/>
        </w:rPr>
      </w:pPr>
    </w:p>
    <w:p w14:paraId="0FEB3AE5" w14:textId="563BBAAC" w:rsidR="00F932FC" w:rsidRPr="00203A8E" w:rsidRDefault="00F932FC" w:rsidP="00F932FC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003A4B">
        <w:rPr>
          <w:rFonts w:ascii="TH SarabunPSK" w:hAnsi="TH SarabunPSK" w:cs="TH SarabunPSK" w:hint="cs"/>
          <w:sz w:val="28"/>
          <w:szCs w:val="28"/>
          <w:cs/>
        </w:rPr>
        <w:t xml:space="preserve">ที่ 4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1</w:t>
      </w:r>
    </w:p>
    <w:tbl>
      <w:tblPr>
        <w:tblStyle w:val="TableGrid"/>
        <w:tblW w:w="9072" w:type="dxa"/>
        <w:tblLook w:val="04A0" w:firstRow="1" w:lastRow="0" w:firstColumn="1" w:lastColumn="0" w:noHBand="0" w:noVBand="1"/>
      </w:tblPr>
      <w:tblGrid>
        <w:gridCol w:w="1998"/>
        <w:gridCol w:w="866"/>
        <w:gridCol w:w="1178"/>
        <w:gridCol w:w="934"/>
        <w:gridCol w:w="934"/>
        <w:gridCol w:w="844"/>
        <w:gridCol w:w="649"/>
        <w:gridCol w:w="1669"/>
      </w:tblGrid>
      <w:tr w:rsidR="00F932FC" w:rsidRPr="00203A8E" w14:paraId="7D792835" w14:textId="77777777" w:rsidTr="008E7F66">
        <w:tc>
          <w:tcPr>
            <w:tcW w:w="1998" w:type="dxa"/>
            <w:vMerge w:val="restart"/>
            <w:tcBorders>
              <w:left w:val="nil"/>
              <w:right w:val="nil"/>
            </w:tcBorders>
          </w:tcPr>
          <w:p w14:paraId="65A47C3C" w14:textId="77777777" w:rsidR="00F932FC" w:rsidRPr="008E7F66" w:rsidRDefault="00F932FC" w:rsidP="00003A4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723EF81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74C0729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15F88B1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7AFC6D15" w14:textId="57A52FF6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40F1B14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132A7A9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5FAE84A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45237CD7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789FBDE4" w14:textId="77777777" w:rsidTr="008E7F66">
        <w:tc>
          <w:tcPr>
            <w:tcW w:w="1998" w:type="dxa"/>
            <w:vMerge/>
            <w:tcBorders>
              <w:left w:val="nil"/>
              <w:right w:val="nil"/>
            </w:tcBorders>
          </w:tcPr>
          <w:p w14:paraId="2C086CD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5A4564F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33FACF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CDBCAB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77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06FC846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27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2071416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6.44</w:t>
            </w:r>
            <w:r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33E71DA1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4468841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2344D0BC" w14:textId="77777777" w:rsidR="00F932FC" w:rsidRPr="00203A8E" w:rsidRDefault="00F932FC" w:rsidP="00003A4B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22088E58" w14:textId="465214BF" w:rsidR="00F932FC" w:rsidRPr="00203A8E" w:rsidRDefault="00F932FC" w:rsidP="00447FDD">
      <w:pPr>
        <w:ind w:firstLine="720"/>
        <w:jc w:val="thaiDistribute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003A4B">
        <w:rPr>
          <w:rFonts w:ascii="TH SarabunPSK" w:hAnsi="TH SarabunPSK" w:cs="TH SarabunPSK" w:hint="cs"/>
          <w:sz w:val="28"/>
          <w:szCs w:val="28"/>
          <w:cs/>
        </w:rPr>
        <w:t>ที่ 4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1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แล้ว พบว่า กลุ่มตัวอย่างมีคะแนนเฉลี่ยความสุขในการเรียนรู้เท่ากับ 1.77 จากคะแนนเต็ม 2 (ส่วนเบี่ยงเบนมาตรฐานเท่ากับ 0.27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.05 (</w:t>
      </w:r>
      <w:r w:rsidRPr="00203A8E">
        <w:rPr>
          <w:rFonts w:ascii="TH SarabunPSK" w:hAnsi="TH SarabunPSK" w:cs="TH SarabunPSK"/>
          <w:sz w:val="28"/>
          <w:szCs w:val="28"/>
        </w:rPr>
        <w:t>t = 6.44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00CC4EF3" w14:textId="5E9F713B" w:rsidR="00447FDD" w:rsidRDefault="00447FDD" w:rsidP="00447FDD">
      <w:pPr>
        <w:pStyle w:val="iThesisStyleNormal057"/>
        <w:ind w:left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2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3D499BD6" w14:textId="222BAE59" w:rsidR="00F932FC" w:rsidRDefault="00F932FC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การสอนแบบเรียนปนเล่นร่วมกับเกมมิฟิเคชันหน่วยการจัดการเรียนรู้ที่ 2</w:t>
      </w:r>
      <w:r w:rsidR="00447FDD">
        <w:rPr>
          <w:rFonts w:ascii="TH SarabunPSK" w:hAnsi="TH SarabunPSK" w:cs="TH SarabunPSK"/>
          <w:sz w:val="28"/>
          <w:szCs w:val="28"/>
        </w:rPr>
        <w:t xml:space="preserve"> 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ปรากฏดังตารางที่ 5</w:t>
      </w:r>
    </w:p>
    <w:p w14:paraId="52F5B9C5" w14:textId="77777777" w:rsidR="00E757BB" w:rsidRPr="00203A8E" w:rsidRDefault="00E757BB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p w14:paraId="4BEC40BA" w14:textId="7AAA774C" w:rsidR="00F932FC" w:rsidRPr="00203A8E" w:rsidRDefault="00F932FC" w:rsidP="00F932FC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lastRenderedPageBreak/>
        <w:t>ตารา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งที่ 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2</w:t>
      </w:r>
    </w:p>
    <w:tbl>
      <w:tblPr>
        <w:tblStyle w:val="TableGrid"/>
        <w:tblW w:w="9077" w:type="dxa"/>
        <w:tblInd w:w="-5" w:type="dxa"/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9"/>
      </w:tblGrid>
      <w:tr w:rsidR="00F932FC" w:rsidRPr="00203A8E" w14:paraId="1C826D46" w14:textId="77777777" w:rsidTr="00447FDD">
        <w:tc>
          <w:tcPr>
            <w:tcW w:w="2003" w:type="dxa"/>
            <w:vMerge w:val="restart"/>
            <w:tcBorders>
              <w:left w:val="nil"/>
              <w:right w:val="nil"/>
            </w:tcBorders>
          </w:tcPr>
          <w:p w14:paraId="4A4777E5" w14:textId="77777777" w:rsidR="00F932FC" w:rsidRPr="008E7F66" w:rsidRDefault="00F932FC" w:rsidP="00447FD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32CF792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5C67119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791B0B4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1D8C5D77" w14:textId="4AB1121F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CEA5A66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359ACF6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0F14504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195993A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3300FEC3" w14:textId="77777777" w:rsidTr="00447FDD">
        <w:tc>
          <w:tcPr>
            <w:tcW w:w="2003" w:type="dxa"/>
            <w:vMerge/>
            <w:tcBorders>
              <w:left w:val="nil"/>
              <w:right w:val="nil"/>
            </w:tcBorders>
          </w:tcPr>
          <w:p w14:paraId="52A6D6B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658824D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2FA175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3F5DFFC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84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142B593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20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5E09F1C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0.46</w:t>
            </w:r>
            <w:r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3E8D9A5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5965D74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483A4041" w14:textId="77777777" w:rsidR="00F932FC" w:rsidRPr="00203A8E" w:rsidRDefault="00F932FC" w:rsidP="00447FDD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7DBFC70A" w14:textId="035B4F86" w:rsidR="00F932FC" w:rsidRPr="00203A8E" w:rsidRDefault="00F932FC" w:rsidP="00447FDD">
      <w:pPr>
        <w:ind w:firstLine="720"/>
        <w:jc w:val="thaiDistribute"/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ที่ 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2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แล้ว พบว่า กลุ่มตัวอย่างมีคะแนนเฉลี่ยความสุขในการเรียนรู้เท่ากับ 1.84 จากคะแนนเต็ม 2 (ส่วนเบี่ยงเบนมาตรฐานเท่ากับ 0.20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.05 (</w:t>
      </w:r>
      <w:r w:rsidRPr="00203A8E">
        <w:rPr>
          <w:rFonts w:ascii="TH SarabunPSK" w:hAnsi="TH SarabunPSK" w:cs="TH SarabunPSK"/>
          <w:sz w:val="28"/>
          <w:szCs w:val="28"/>
        </w:rPr>
        <w:t>t = 10.46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7F610EBE" w14:textId="51CEF245" w:rsidR="00447FDD" w:rsidRDefault="00447FDD" w:rsidP="00447FDD">
      <w:pPr>
        <w:pStyle w:val="iThesisStyleNormal057"/>
        <w:ind w:left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3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3D55F970" w14:textId="77C51C6D" w:rsidR="00447FDD" w:rsidRDefault="00F932FC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การสอนแบบเรียนปนเล่นร่วมกับเกมมิฟิเคชันหน่วยการจัดการเรียนรู้ที่ 3</w:t>
      </w:r>
      <w:r w:rsidR="00447FDD">
        <w:rPr>
          <w:rFonts w:ascii="TH SarabunPSK" w:hAnsi="TH SarabunPSK" w:cs="TH SarabunPSK"/>
          <w:sz w:val="28"/>
          <w:szCs w:val="28"/>
        </w:rPr>
        <w:t xml:space="preserve"> 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ปรากฏดังตารางที่ 6</w:t>
      </w:r>
    </w:p>
    <w:p w14:paraId="407662F3" w14:textId="77777777" w:rsidR="00447FDD" w:rsidRDefault="00447FDD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p w14:paraId="60D4C4F8" w14:textId="774C37A8" w:rsidR="00F932FC" w:rsidRPr="00203A8E" w:rsidRDefault="00F932FC" w:rsidP="00F932FC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ที่ 6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3</w:t>
      </w:r>
    </w:p>
    <w:tbl>
      <w:tblPr>
        <w:tblStyle w:val="TableGrid"/>
        <w:tblW w:w="9077" w:type="dxa"/>
        <w:tblInd w:w="-5" w:type="dxa"/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9"/>
      </w:tblGrid>
      <w:tr w:rsidR="00F932FC" w:rsidRPr="00203A8E" w14:paraId="1241046A" w14:textId="77777777" w:rsidTr="00447FDD">
        <w:tc>
          <w:tcPr>
            <w:tcW w:w="2003" w:type="dxa"/>
            <w:vMerge w:val="restart"/>
            <w:tcBorders>
              <w:left w:val="nil"/>
              <w:right w:val="nil"/>
            </w:tcBorders>
          </w:tcPr>
          <w:p w14:paraId="44D10C7B" w14:textId="77777777" w:rsidR="00F932FC" w:rsidRPr="008E7F66" w:rsidRDefault="00F932FC" w:rsidP="00447FD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22D8AF1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6DC1C81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E26FAAB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786B4EF4" w14:textId="28E81952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47C0E8DE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4EB25ACC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2B522F42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0AEBC71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447FDD" w:rsidRPr="00203A8E" w14:paraId="299720C3" w14:textId="77777777" w:rsidTr="00447FDD">
        <w:tc>
          <w:tcPr>
            <w:tcW w:w="2003" w:type="dxa"/>
            <w:vMerge/>
            <w:tcBorders>
              <w:top w:val="nil"/>
              <w:left w:val="nil"/>
              <w:right w:val="nil"/>
            </w:tcBorders>
          </w:tcPr>
          <w:p w14:paraId="6353082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top w:val="nil"/>
              <w:left w:val="nil"/>
              <w:right w:val="nil"/>
            </w:tcBorders>
          </w:tcPr>
          <w:p w14:paraId="036DDD5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top w:val="nil"/>
              <w:left w:val="nil"/>
              <w:right w:val="nil"/>
            </w:tcBorders>
          </w:tcPr>
          <w:p w14:paraId="28D0825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top w:val="nil"/>
              <w:left w:val="nil"/>
              <w:right w:val="nil"/>
            </w:tcBorders>
          </w:tcPr>
          <w:p w14:paraId="6225C8A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90</w:t>
            </w:r>
          </w:p>
        </w:tc>
        <w:tc>
          <w:tcPr>
            <w:tcW w:w="934" w:type="dxa"/>
            <w:tcBorders>
              <w:top w:val="nil"/>
              <w:left w:val="nil"/>
              <w:right w:val="nil"/>
            </w:tcBorders>
          </w:tcPr>
          <w:p w14:paraId="5E8FA89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18</w:t>
            </w:r>
          </w:p>
        </w:tc>
        <w:tc>
          <w:tcPr>
            <w:tcW w:w="844" w:type="dxa"/>
            <w:tcBorders>
              <w:top w:val="nil"/>
              <w:left w:val="nil"/>
              <w:right w:val="nil"/>
            </w:tcBorders>
          </w:tcPr>
          <w:p w14:paraId="4842FD8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3.10</w:t>
            </w:r>
            <w:r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649" w:type="dxa"/>
            <w:tcBorders>
              <w:top w:val="nil"/>
              <w:left w:val="nil"/>
              <w:right w:val="nil"/>
            </w:tcBorders>
          </w:tcPr>
          <w:p w14:paraId="4D05BE2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9" w:type="dxa"/>
            <w:tcBorders>
              <w:top w:val="nil"/>
              <w:left w:val="nil"/>
              <w:right w:val="nil"/>
            </w:tcBorders>
          </w:tcPr>
          <w:p w14:paraId="705C8CE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25D0A964" w14:textId="77777777" w:rsidR="00F932FC" w:rsidRPr="00203A8E" w:rsidRDefault="00F932FC" w:rsidP="00447FDD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50FF1EEB" w14:textId="17EF7BC2" w:rsidR="00F932FC" w:rsidRPr="00203A8E" w:rsidRDefault="00F932FC" w:rsidP="00E757BB">
      <w:pPr>
        <w:ind w:firstLine="720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FE3DE5">
        <w:rPr>
          <w:rFonts w:ascii="TH SarabunPSK" w:hAnsi="TH SarabunPSK" w:cs="TH SarabunPSK" w:hint="cs"/>
          <w:sz w:val="28"/>
          <w:szCs w:val="28"/>
          <w:cs/>
        </w:rPr>
        <w:t>ที่ 6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3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แล้ว พบว่า กลุ่มตัวอย่างมีคะแนนเฉลี่ยความสุขในการเรียนรู้เท่ากับ </w:t>
      </w:r>
      <w:r w:rsidRPr="00203A8E">
        <w:rPr>
          <w:rFonts w:ascii="TH SarabunPSK" w:hAnsi="TH SarabunPSK" w:cs="TH SarabunPSK"/>
          <w:sz w:val="28"/>
          <w:szCs w:val="28"/>
        </w:rPr>
        <w:t>1.90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จากคะแนนเต็ม </w:t>
      </w:r>
      <w:r w:rsidRPr="00203A8E">
        <w:rPr>
          <w:rFonts w:ascii="TH SarabunPSK" w:hAnsi="TH SarabunPSK" w:cs="TH SarabunPSK"/>
          <w:sz w:val="28"/>
          <w:szCs w:val="28"/>
        </w:rPr>
        <w:t>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ส่วนเบี่ยงเบนมาตรฐานเท่ากับ </w:t>
      </w:r>
      <w:r w:rsidRPr="00203A8E">
        <w:rPr>
          <w:rFonts w:ascii="TH SarabunPSK" w:hAnsi="TH SarabunPSK" w:cs="TH SarabunPSK"/>
          <w:sz w:val="28"/>
          <w:szCs w:val="28"/>
        </w:rPr>
        <w:t>0.18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203A8E">
        <w:rPr>
          <w:rFonts w:ascii="TH SarabunPSK" w:hAnsi="TH SarabunPSK" w:cs="TH SarabunPSK"/>
          <w:sz w:val="28"/>
          <w:szCs w:val="28"/>
        </w:rPr>
        <w:t>t = 13.10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) </w:t>
      </w:r>
    </w:p>
    <w:p w14:paraId="0367AD98" w14:textId="0BDF95E4" w:rsidR="008E7F66" w:rsidRDefault="00F932FC" w:rsidP="008E7F66">
      <w:pPr>
        <w:pStyle w:val="iThesisStyleNormal057"/>
        <w:ind w:left="72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4</w:t>
      </w:r>
      <w:r w:rsidR="008E7F66">
        <w:rPr>
          <w:rFonts w:ascii="TH SarabunPSK" w:hAnsi="TH SarabunPSK" w:cs="TH SarabunPSK" w:hint="cs"/>
          <w:sz w:val="28"/>
          <w:szCs w:val="28"/>
          <w:cs/>
        </w:rPr>
        <w:t>.4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6652030C" w14:textId="0CB8E867" w:rsidR="00F932FC" w:rsidRDefault="00F932FC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การสอนแบบเรียนปนเล่นร่วมกับเกมมิฟิเคชันหน่วยการจัดการเรียนรู้ที่ 4</w:t>
      </w:r>
      <w:r w:rsidR="008E7F66">
        <w:rPr>
          <w:rFonts w:ascii="TH SarabunPSK" w:hAnsi="TH SarabunPSK" w:cs="TH SarabunPSK" w:hint="cs"/>
          <w:sz w:val="28"/>
          <w:szCs w:val="28"/>
          <w:cs/>
        </w:rPr>
        <w:t xml:space="preserve"> ปรากฏดังตารางที่ 7</w:t>
      </w:r>
    </w:p>
    <w:p w14:paraId="16D5AAB1" w14:textId="77777777" w:rsidR="008E7F66" w:rsidRPr="00203A8E" w:rsidRDefault="008E7F66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  <w:cs/>
        </w:rPr>
      </w:pPr>
    </w:p>
    <w:p w14:paraId="734BCFDA" w14:textId="009CEE1F" w:rsidR="00F932FC" w:rsidRPr="00203A8E" w:rsidRDefault="00F932FC" w:rsidP="008E7F66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 xml:space="preserve"> 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7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4</w:t>
      </w:r>
    </w:p>
    <w:tbl>
      <w:tblPr>
        <w:tblStyle w:val="TableGrid"/>
        <w:tblW w:w="9072" w:type="dxa"/>
        <w:tblInd w:w="-5" w:type="dxa"/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4"/>
      </w:tblGrid>
      <w:tr w:rsidR="00F932FC" w:rsidRPr="00203A8E" w14:paraId="6378E932" w14:textId="77777777" w:rsidTr="008E7F66">
        <w:tc>
          <w:tcPr>
            <w:tcW w:w="2003" w:type="dxa"/>
            <w:vMerge w:val="restart"/>
            <w:tcBorders>
              <w:left w:val="nil"/>
              <w:right w:val="nil"/>
            </w:tcBorders>
          </w:tcPr>
          <w:p w14:paraId="3184BFC5" w14:textId="77777777" w:rsidR="00F932FC" w:rsidRPr="008E7F66" w:rsidRDefault="00F932FC" w:rsidP="008E7F66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4CBDA7F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22E12F1B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3D8F521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540B00F" w14:textId="26D764C3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3DAEE45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797B0D4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00BA8DE2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4" w:type="dxa"/>
            <w:tcBorders>
              <w:left w:val="nil"/>
              <w:right w:val="nil"/>
            </w:tcBorders>
          </w:tcPr>
          <w:p w14:paraId="0FE1C616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25DE5057" w14:textId="77777777" w:rsidTr="008E7F66">
        <w:tc>
          <w:tcPr>
            <w:tcW w:w="2003" w:type="dxa"/>
            <w:vMerge/>
            <w:tcBorders>
              <w:left w:val="nil"/>
              <w:right w:val="nil"/>
            </w:tcBorders>
          </w:tcPr>
          <w:p w14:paraId="3097192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2FAC408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7E33B18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02ECDB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9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3E9652D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15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27F439B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5.98*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5F575C9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4" w:type="dxa"/>
            <w:tcBorders>
              <w:left w:val="nil"/>
              <w:right w:val="nil"/>
            </w:tcBorders>
          </w:tcPr>
          <w:p w14:paraId="3587629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5CBCDB64" w14:textId="77777777" w:rsidR="00F932FC" w:rsidRPr="00203A8E" w:rsidRDefault="00F932FC" w:rsidP="008E7F66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lastRenderedPageBreak/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54397799" w14:textId="6C4D9C03" w:rsidR="00F932FC" w:rsidRPr="00203A8E" w:rsidRDefault="00F932FC" w:rsidP="008E7F66">
      <w:pPr>
        <w:ind w:firstLine="720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7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4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แล้ว พบว่า กลุ่มตัวอย่างมีคะแนนเฉลี่ยความสุขในการเรียนรู้เท่ากับ </w:t>
      </w:r>
      <w:r w:rsidRPr="00203A8E">
        <w:rPr>
          <w:rFonts w:ascii="TH SarabunPSK" w:hAnsi="TH SarabunPSK" w:cs="TH SarabunPSK"/>
          <w:sz w:val="28"/>
          <w:szCs w:val="28"/>
        </w:rPr>
        <w:t>1.9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จากคะแนนเต็ม 2 (ส่วนเบี่ยงเบนมาตรฐานเท่ากับ </w:t>
      </w:r>
      <w:r w:rsidRPr="00203A8E">
        <w:rPr>
          <w:rFonts w:ascii="TH SarabunPSK" w:hAnsi="TH SarabunPSK" w:cs="TH SarabunPSK"/>
          <w:sz w:val="28"/>
          <w:szCs w:val="28"/>
        </w:rPr>
        <w:t>0.1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203A8E">
        <w:rPr>
          <w:rFonts w:ascii="TH SarabunPSK" w:hAnsi="TH SarabunPSK" w:cs="TH SarabunPSK"/>
          <w:sz w:val="28"/>
          <w:szCs w:val="28"/>
        </w:rPr>
        <w:t>t = 15.98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20547BBE" w14:textId="63FC2219" w:rsidR="00F932FC" w:rsidRPr="00203A8E" w:rsidRDefault="00F932FC" w:rsidP="00E757BB">
      <w:pPr>
        <w:pStyle w:val="iThesisStyleNormal057"/>
        <w:ind w:left="619" w:firstLine="101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5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="008E7F66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ผลการศึกษาความสัมพันธ์ระหว่างทักษะการอ่านสะกดคำและความสุขในการเรียนรู้ ปรากฏดังตาราง </w:t>
      </w:r>
      <w:r w:rsidR="008E7F66">
        <w:rPr>
          <w:rFonts w:ascii="TH SarabunPSK" w:hAnsi="TH SarabunPSK" w:cs="TH SarabunPSK" w:hint="cs"/>
          <w:sz w:val="28"/>
          <w:szCs w:val="28"/>
          <w:cs/>
        </w:rPr>
        <w:t>8</w:t>
      </w:r>
    </w:p>
    <w:p w14:paraId="247C10E3" w14:textId="77777777" w:rsidR="008E7F66" w:rsidRDefault="008E7F66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p w14:paraId="641BDF52" w14:textId="0AFD0F1F" w:rsidR="00F932FC" w:rsidRDefault="00F932FC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8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ความสัมพันธ์ระหว่างทักษะการอ่านสะกดคำและความสุขในการเรียนรู้</w:t>
      </w:r>
    </w:p>
    <w:p w14:paraId="2BF6100E" w14:textId="77777777" w:rsidR="008E7F66" w:rsidRPr="00203A8E" w:rsidRDefault="008E7F66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tbl>
      <w:tblPr>
        <w:tblStyle w:val="TableGrid"/>
        <w:tblW w:w="9072" w:type="dxa"/>
        <w:tblLook w:val="04A0" w:firstRow="1" w:lastRow="0" w:firstColumn="1" w:lastColumn="0" w:noHBand="0" w:noVBand="1"/>
      </w:tblPr>
      <w:tblGrid>
        <w:gridCol w:w="1985"/>
        <w:gridCol w:w="142"/>
        <w:gridCol w:w="2835"/>
        <w:gridCol w:w="4110"/>
      </w:tblGrid>
      <w:tr w:rsidR="001D5F95" w:rsidRPr="00203A8E" w14:paraId="1DB77EBC" w14:textId="77777777" w:rsidTr="00A55CB6">
        <w:tc>
          <w:tcPr>
            <w:tcW w:w="2127" w:type="dxa"/>
            <w:gridSpan w:val="2"/>
            <w:tcBorders>
              <w:left w:val="nil"/>
              <w:right w:val="nil"/>
            </w:tcBorders>
          </w:tcPr>
          <w:p w14:paraId="3D487CCC" w14:textId="123B4315" w:rsidR="001D5F95" w:rsidRPr="008E7F66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>ตัวแปร</w:t>
            </w:r>
          </w:p>
        </w:tc>
        <w:tc>
          <w:tcPr>
            <w:tcW w:w="2835" w:type="dxa"/>
            <w:tcBorders>
              <w:left w:val="nil"/>
              <w:right w:val="nil"/>
            </w:tcBorders>
          </w:tcPr>
          <w:p w14:paraId="2CDE2015" w14:textId="4F9B5E0A" w:rsidR="001D5F95" w:rsidRPr="001D5F95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1D5F95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ทักษะการอ่านสะกดคำ</w:t>
            </w:r>
          </w:p>
        </w:tc>
        <w:tc>
          <w:tcPr>
            <w:tcW w:w="4110" w:type="dxa"/>
            <w:tcBorders>
              <w:left w:val="nil"/>
              <w:right w:val="nil"/>
            </w:tcBorders>
          </w:tcPr>
          <w:p w14:paraId="60819640" w14:textId="3025AB08" w:rsidR="001D5F95" w:rsidRPr="001D5F95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4"/>
                <w:szCs w:val="28"/>
              </w:rPr>
            </w:pPr>
            <w:r w:rsidRPr="001D5F95">
              <w:rPr>
                <w:rFonts w:ascii="TH SarabunPSK" w:hAnsi="TH SarabunPSK" w:cs="TH SarabunPSK" w:hint="cs"/>
                <w:b/>
                <w:bCs/>
                <w:sz w:val="24"/>
                <w:szCs w:val="28"/>
                <w:cs/>
              </w:rPr>
              <w:t>ความสุขในการเรียนรู้</w:t>
            </w:r>
          </w:p>
        </w:tc>
      </w:tr>
      <w:tr w:rsidR="001D5F95" w:rsidRPr="00203A8E" w14:paraId="00A58DA7" w14:textId="77777777" w:rsidTr="00A55CB6">
        <w:tc>
          <w:tcPr>
            <w:tcW w:w="1985" w:type="dxa"/>
            <w:tcBorders>
              <w:left w:val="nil"/>
              <w:right w:val="nil"/>
            </w:tcBorders>
          </w:tcPr>
          <w:p w14:paraId="5D1521FC" w14:textId="3D75F8B6" w:rsidR="001D5F95" w:rsidRPr="00203A8E" w:rsidRDefault="001D5F95" w:rsidP="00D930C8">
            <w:pPr>
              <w:pStyle w:val="iThesisStyleNormal057"/>
              <w:ind w:firstLine="0"/>
              <w:jc w:val="left"/>
              <w:rPr>
                <w:rFonts w:ascii="TH SarabunPSK" w:hAnsi="TH SarabunPSK" w:cs="TH SarabunPSK" w:hint="cs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ทักษะการอ่านสะกดคำ</w:t>
            </w:r>
          </w:p>
        </w:tc>
        <w:tc>
          <w:tcPr>
            <w:tcW w:w="2977" w:type="dxa"/>
            <w:gridSpan w:val="2"/>
            <w:tcBorders>
              <w:left w:val="nil"/>
              <w:right w:val="nil"/>
            </w:tcBorders>
          </w:tcPr>
          <w:p w14:paraId="2509798B" w14:textId="210684F1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szCs w:val="28"/>
                <w:cs/>
              </w:rPr>
              <w:t>1.00</w:t>
            </w:r>
          </w:p>
        </w:tc>
        <w:tc>
          <w:tcPr>
            <w:tcW w:w="4110" w:type="dxa"/>
            <w:tcBorders>
              <w:left w:val="nil"/>
              <w:right w:val="nil"/>
            </w:tcBorders>
          </w:tcPr>
          <w:p w14:paraId="77889000" w14:textId="41B154F6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.659</w:t>
            </w:r>
            <w:r>
              <w:rPr>
                <w:rFonts w:ascii="TH SarabunPSK" w:hAnsi="TH SarabunPSK" w:cs="TH SarabunPSK"/>
                <w:sz w:val="28"/>
                <w:szCs w:val="28"/>
              </w:rPr>
              <w:t>*</w:t>
            </w:r>
          </w:p>
        </w:tc>
      </w:tr>
      <w:tr w:rsidR="001D5F95" w:rsidRPr="00203A8E" w14:paraId="2DCF0C5F" w14:textId="77777777" w:rsidTr="00A55CB6">
        <w:tc>
          <w:tcPr>
            <w:tcW w:w="1985" w:type="dxa"/>
            <w:tcBorders>
              <w:left w:val="nil"/>
              <w:right w:val="nil"/>
            </w:tcBorders>
          </w:tcPr>
          <w:p w14:paraId="08E9F5B8" w14:textId="5B19552B" w:rsidR="001D5F95" w:rsidRPr="00203A8E" w:rsidRDefault="001D5F95" w:rsidP="00D930C8">
            <w:pPr>
              <w:pStyle w:val="iThesisStyleNormal057"/>
              <w:ind w:firstLine="0"/>
              <w:jc w:val="left"/>
              <w:rPr>
                <w:rFonts w:ascii="TH SarabunPSK" w:hAnsi="TH SarabunPSK" w:cs="TH SarabunPSK" w:hint="cs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ความสุขในการเรียนรู้</w:t>
            </w:r>
          </w:p>
        </w:tc>
        <w:tc>
          <w:tcPr>
            <w:tcW w:w="2977" w:type="dxa"/>
            <w:gridSpan w:val="2"/>
            <w:tcBorders>
              <w:left w:val="nil"/>
              <w:right w:val="nil"/>
            </w:tcBorders>
          </w:tcPr>
          <w:p w14:paraId="128446DF" w14:textId="1226D48A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 w:hint="cs"/>
                <w:sz w:val="28"/>
                <w:cs/>
              </w:rPr>
            </w:pPr>
          </w:p>
        </w:tc>
        <w:tc>
          <w:tcPr>
            <w:tcW w:w="4110" w:type="dxa"/>
            <w:tcBorders>
              <w:left w:val="nil"/>
              <w:right w:val="nil"/>
            </w:tcBorders>
          </w:tcPr>
          <w:p w14:paraId="779FA73C" w14:textId="60639A1E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 w:hint="cs"/>
                <w:sz w:val="28"/>
                <w:cs/>
              </w:rPr>
            </w:pPr>
            <w:r w:rsidRPr="001D5F95">
              <w:rPr>
                <w:rFonts w:ascii="TH SarabunPSK" w:hAnsi="TH SarabunPSK" w:cs="TH SarabunPSK" w:hint="cs"/>
                <w:sz w:val="24"/>
                <w:szCs w:val="28"/>
                <w:cs/>
              </w:rPr>
              <w:t>1.00</w:t>
            </w:r>
          </w:p>
        </w:tc>
      </w:tr>
    </w:tbl>
    <w:p w14:paraId="6A380007" w14:textId="77777777" w:rsidR="00F932FC" w:rsidRPr="00203A8E" w:rsidRDefault="00F932FC" w:rsidP="008E7F66">
      <w:pPr>
        <w:pStyle w:val="iThesisStyleNormal057"/>
        <w:jc w:val="right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</w:p>
    <w:p w14:paraId="01660DE0" w14:textId="1C53BD00" w:rsidR="00F932FC" w:rsidRPr="00203A8E" w:rsidRDefault="00F932FC" w:rsidP="00F932FC">
      <w:pPr>
        <w:pStyle w:val="iThesisStyleNormal057"/>
        <w:rPr>
          <w:rFonts w:ascii="TH SarabunPSK" w:hAnsi="TH SarabunPSK" w:cs="TH SarabunPSK" w:hint="cs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8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ความสัมพันธ์ระหว่างทักษะการอ่านสะกดคำและความสุขในการเรียนรู้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="006C62BE">
        <w:rPr>
          <w:rFonts w:ascii="TH SarabunPSK" w:hAnsi="TH SarabunPSK" w:cs="TH SarabunPSK" w:hint="cs"/>
          <w:sz w:val="28"/>
          <w:szCs w:val="28"/>
          <w:cs/>
        </w:rPr>
        <w:t>พบว่า</w:t>
      </w:r>
      <w:r w:rsidR="006C62BE" w:rsidRPr="00203A8E">
        <w:rPr>
          <w:rFonts w:ascii="TH SarabunPSK" w:hAnsi="TH SarabunPSK" w:cs="TH SarabunPSK"/>
          <w:sz w:val="28"/>
          <w:szCs w:val="28"/>
          <w:cs/>
        </w:rPr>
        <w:t>ทักษะการอ่านสะกดคำ</w:t>
      </w:r>
      <w:r w:rsidR="006C62BE">
        <w:rPr>
          <w:rFonts w:ascii="TH SarabunPSK" w:hAnsi="TH SarabunPSK" w:cs="TH SarabunPSK" w:hint="cs"/>
          <w:sz w:val="28"/>
          <w:szCs w:val="28"/>
          <w:cs/>
        </w:rPr>
        <w:t>มีความสัมพันธ์กับความสุขในการเรียนรู้อย่างมีนัยสำคัญทางสถิติที่ระดับ .05 โดยมีความสัมพันธ์ในทิศทางบวกในระดับความสัมพันธ์ค่อนข้างสูง (</w:t>
      </w:r>
      <w:r w:rsidR="006C62BE">
        <w:rPr>
          <w:rFonts w:ascii="TH SarabunPSK" w:hAnsi="TH SarabunPSK" w:cs="TH SarabunPSK"/>
          <w:sz w:val="28"/>
          <w:szCs w:val="28"/>
        </w:rPr>
        <w:t>r = .659</w:t>
      </w:r>
      <w:r w:rsidR="006C62BE">
        <w:rPr>
          <w:rFonts w:ascii="TH SarabunPSK" w:hAnsi="TH SarabunPSK" w:cs="TH SarabunPSK" w:hint="cs"/>
          <w:sz w:val="28"/>
          <w:szCs w:val="28"/>
          <w:cs/>
        </w:rPr>
        <w:t>) โดยตัวแปรทั้งสองสามารถอธิบายความแปรปรวนร่วมกันคิดเป็นร้อยละ 43.43</w:t>
      </w:r>
      <w:r w:rsidR="00FC4694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FC4694" w:rsidRPr="00A30850">
        <w:rPr>
          <w:rFonts w:ascii="TH SarabunPSK" w:hAnsi="TH SarabunPSK" w:cs="TH SarabunPSK" w:hint="cs"/>
          <w:sz w:val="28"/>
          <w:szCs w:val="28"/>
          <w:cs/>
        </w:rPr>
        <w:t>(</w:t>
      </w:r>
      <m:oMath>
        <m:sSup>
          <m:sSupPr>
            <m:ctrlPr>
              <w:rPr>
                <w:rFonts w:ascii="Cambria Math" w:hAnsi="Cambria Math" w:cs="TH SarabunPSK"/>
                <w:sz w:val="22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H SarabunPSK"/>
                <w:sz w:val="22"/>
                <w:szCs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H SarabunPSK"/>
                <w:sz w:val="22"/>
                <w:szCs w:val="22"/>
              </w:rPr>
              <m:t>2</m:t>
            </m:r>
          </m:sup>
        </m:sSup>
      </m:oMath>
      <w:r w:rsidR="00FC4694" w:rsidRPr="00A30850">
        <w:rPr>
          <w:rFonts w:ascii="TH SarabunPSK" w:hAnsi="TH SarabunPSK" w:cs="TH SarabunPSK"/>
          <w:sz w:val="28"/>
          <w:szCs w:val="28"/>
        </w:rPr>
        <w:t>=.434</w:t>
      </w:r>
      <w:r w:rsidR="00FC4694" w:rsidRPr="00A30850">
        <w:rPr>
          <w:rFonts w:ascii="TH SarabunPSK" w:hAnsi="TH SarabunPSK" w:cs="TH SarabunPSK" w:hint="cs"/>
          <w:sz w:val="28"/>
          <w:szCs w:val="28"/>
          <w:cs/>
        </w:rPr>
        <w:t>)</w:t>
      </w:r>
    </w:p>
    <w:p w14:paraId="432EF695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</w:p>
    <w:p w14:paraId="62564232" w14:textId="77777777" w:rsidR="003654B2" w:rsidRPr="00203A8E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203A8E">
        <w:rPr>
          <w:rFonts w:ascii="TH SarabunPSK" w:eastAsia="Sarabun" w:hAnsi="TH SarabunPSK" w:cs="TH SarabunPSK"/>
          <w:b/>
          <w:color w:val="000000"/>
          <w:sz w:val="28"/>
          <w:szCs w:val="28"/>
        </w:rPr>
        <w:t>สรุปผลและอภิปรายผล</w:t>
      </w:r>
      <w:proofErr w:type="spellEnd"/>
    </w:p>
    <w:p w14:paraId="22366C15" w14:textId="77777777" w:rsidR="003654B2" w:rsidRPr="00203A8E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203A8E">
        <w:rPr>
          <w:rFonts w:ascii="TH SarabunPSK" w:eastAsia="Sarabun" w:hAnsi="TH SarabunPSK" w:cs="TH SarabunPSK"/>
          <w:b/>
          <w:color w:val="000000"/>
          <w:sz w:val="28"/>
          <w:szCs w:val="28"/>
        </w:rPr>
        <w:t>สรุปผล</w:t>
      </w:r>
      <w:proofErr w:type="spellEnd"/>
    </w:p>
    <w:p w14:paraId="6A4A5AF6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</w:rPr>
        <w:t>1.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ทักษะการอ่านสะกดคำ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</w:p>
    <w:p w14:paraId="4190745F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 xml:space="preserve">2.ทักษะการอ่านสะกดคำ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หลังเรียนด้วยการจัดการเรียนการสอนแบบเรียนปนเล่นร่วมกับเกมมิฟิเคชันนักเรียนสูงกว่าร้อยละ </w:t>
      </w:r>
      <w:r w:rsidRPr="00203A8E">
        <w:rPr>
          <w:rFonts w:ascii="TH SarabunPSK" w:hAnsi="TH SarabunPSK" w:cs="TH SarabunPSK"/>
          <w:sz w:val="28"/>
          <w:szCs w:val="28"/>
        </w:rPr>
        <w:t xml:space="preserve">80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</w:p>
    <w:p w14:paraId="5DCD34A8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3.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ทักษะการอ่านสะกดคำ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หลังจากการจัดการเรียนการสอนแบบเรียนปนเล่นร่วมกับเกมมิฟิเคชัน นักเรียนมีคะแนนพัฒนาการระหว่างเรียนอยู่ในระดับสูงมาก</w:t>
      </w:r>
    </w:p>
    <w:p w14:paraId="2469EA33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4.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ความสุขในการเรียนรู้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ระหว่างการจัดการเรียนการสอนแบบเรียนปนเล่นร่วมกับเกมมิฟิเคชัน นักเรียนมีคะแนนความสุขในการเรียนรู้อยู่ในระดับมาก</w:t>
      </w:r>
    </w:p>
    <w:p w14:paraId="326F1A25" w14:textId="45ACF251" w:rsidR="00E757BB" w:rsidRDefault="00E757BB" w:rsidP="00E757B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rPr>
          <w:rFonts w:ascii="TH SarabunPSK" w:eastAsia="Sarabun" w:hAnsi="TH SarabunPSK" w:cs="TH SarabunPSK"/>
          <w:b/>
          <w:color w:val="000000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  5.</w:t>
      </w:r>
      <w:r w:rsidR="00A30850" w:rsidRPr="00203A8E">
        <w:rPr>
          <w:rFonts w:ascii="TH SarabunPSK" w:hAnsi="TH SarabunPSK" w:cs="TH SarabunPSK"/>
          <w:sz w:val="28"/>
          <w:szCs w:val="28"/>
          <w:cs/>
        </w:rPr>
        <w:t>ทักษะการอ่านสะกดคำ</w:t>
      </w:r>
      <w:r w:rsidR="00A30850">
        <w:rPr>
          <w:rFonts w:ascii="TH SarabunPSK" w:hAnsi="TH SarabunPSK" w:cs="TH SarabunPSK" w:hint="cs"/>
          <w:sz w:val="28"/>
          <w:szCs w:val="28"/>
          <w:cs/>
        </w:rPr>
        <w:t>มีความสัมพันธ์กับความสุขในการเรียนรู้อย่างมีนัยสำคัญทางสถิติที่ระดับ .05 โดยมีความสัมพันธ์ในทิศทางบวกในระดับความสัมพันธ์ค่อนข้างสูง</w:t>
      </w:r>
    </w:p>
    <w:p w14:paraId="687C9E9C" w14:textId="069C3A24" w:rsidR="003654B2" w:rsidRPr="00203A8E" w:rsidRDefault="00000000" w:rsidP="00F932FC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203A8E">
        <w:rPr>
          <w:rFonts w:ascii="TH SarabunPSK" w:eastAsia="Sarabun" w:hAnsi="TH SarabunPSK" w:cs="TH SarabunPSK"/>
          <w:b/>
          <w:color w:val="000000"/>
          <w:sz w:val="28"/>
          <w:szCs w:val="28"/>
        </w:rPr>
        <w:t>อภิปรายผล</w:t>
      </w:r>
      <w:proofErr w:type="spellEnd"/>
    </w:p>
    <w:p w14:paraId="715FE1DF" w14:textId="59AC11B2" w:rsidR="00F932FC" w:rsidRPr="000A5A48" w:rsidRDefault="00F932FC" w:rsidP="000A5A48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ผลการจัดการเรียนการสอนแบบเรียนปนเล่นร่วมกับเกมมิฟิเคชันที่มีต่อทักษะการอ่าน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สะกดคำของนักเรียนชั้นประถมศึกษาปีที่ 1</w:t>
      </w:r>
      <w:r w:rsidR="000A5A48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ผู้วิจัยอภิปรายผลจากข้อค้นพบในการวิจัยได้ดังนี้</w:t>
      </w:r>
    </w:p>
    <w:p w14:paraId="0669272B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lastRenderedPageBreak/>
        <w:t>1. ด้านทักษะการอ่านสะกดคำ</w:t>
      </w:r>
    </w:p>
    <w:p w14:paraId="0B10598B" w14:textId="437697AF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1.1 จากผลการวิจัยพบว่า 1.ทักษะการอ่านสะกดคำของนักเรียนชั้นประถมศึกษาปีที่ 1</w:t>
      </w:r>
      <w:r w:rsidRPr="00203A8E">
        <w:rPr>
          <w:rFonts w:ascii="TH SarabunPSK" w:hAnsi="TH SarabunPSK" w:cs="TH SarabunPSK"/>
          <w:b/>
          <w:bCs/>
          <w:color w:val="000000" w:themeColor="text1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.05 และ 2.ทักษะการอ่านสะกดคำของนักเรียนชั้นประถมศึกษาปีที่ 1 หลังเรียนด้วยการจัดการเรียนการสอนแบบเรียนปนเล่นร่วมกับเกมมิฟิเคชันนักเรียนสูงกว่าร้อยละ 80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อย่างมีนัยสำคัญทางสถิติที่ระดับ.05 ซึ่งเป็นไปตามสมมติฐานการวิจัย และสอดคล้องกับผลการวิจัยของ ฤดี เชยเดช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</w:rPr>
        <w:t>(2557)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ได้พัฒนาแผนการจัดการเรียนรู้สาระภาษาไทย โดยแนวคิด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ารจัดการเรียนรู้แบบเรียนปนเล่นเพื่อพัฒนาทักษะการอ่านสะกดคำของ นักเรียนชั้นประถมศึกษาปีที่ 1 ผลการวิจัยพบว่า นักเรียนชั้นประถมศึกษาปีที่ 1 ที่ได้รับการจัดการเรียนรู้แบบเรียนปนเล่นเพื่อพัฒนาทักษะการอ่านสะกดคำมีคะแนนสอบหลังเรียนสูงกว่าก่อนเรียน อย่างมีนัยสำคัญทางสถิติที่ระดับ .05 </w:t>
      </w:r>
    </w:p>
    <w:p w14:paraId="0D47D076" w14:textId="74DD5CFC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ากผลการวิจัยแสดงให้เห็นว่าการจัดการเรียนการสอนแบบเรียนปนเล่นร่วมกับเกมมิฟิเคชันสามารถช่วยพัฒนาทักษะการอ่านสะกดคำได้ อันสืบเนื่องมาจากการจัดการเรียนการสอนแบบเรียนปนเล่นร่วมกับเกมมิฟิเคชันมีที่ผู้วิจัยสร้างขึ้นเป็นกระบวนการสอนที่เน้นให้ผู้เรียนได้ลงมือปฏิบัติจริงผ่านการเล่นในกิจกรรม ประกอบด้วย 3 ขั้นตอน ได้แก่ 1.ขั้นสงสัยใคร่รู้ นำสู่บทเรียน ครูสร้างบรรยากาศในการเรียนผ่านประเด็นคำถาม ทำให้ผู้เรียนเกิดความสงสัยใคร่รู้ในบทเรียน และผู้เรียนพยายามฝึกคิดและช่วยกันหาคำตอบ ซึ่งคำถามและคำตอบจะนำไปสู่เรื่องที่จะเรียน  2.ขั้นเรียนปนเล่น เน้น 4 กิจกรรม ได้แก่ 1) กิจกรรมประสมอักษร 2) กิจกรรมเดาคำจากภาพ 3) กิจกรรมอ่านคำจากรูปร่างของคำ 4) กิจกรรมเดาคำจากบริบท ซึ่งทั้ง 4 กิจกรรมจะมีระดับความยากที่เพิ่มขึ้นทำให้นักเรียนเกิดความท้าทายและสนุกในการเรียนรู้ 3.ขั้นสรุปความคิด พินิจความรู้ ผู้เรียนร่วมกันระดมความคิดเห็น บอกข้อดีหรือข้อเสียในแต่ละกิจกรรม และร่วมกันสรุปความรู้ที่ได้รับจากการทำกิจกรรมเกม ซึ่งทั้ง 3 ขั้นตอนจะประสบผลสำเร็จและส่งผลให้ผู้เรียนเกิดทักษะการอ่านสะกดคำได้นั้นมาจากปัจจัยที่มีอิทธิพลต่อการอ่านสะกดคำ คือ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1.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ตัวเด็กได้อยู่ในสภาพแวดล้อมที่ทุกคนมีส่วนร่วมและมีอิสระในการเล่นในการทำกิจกรรม ทำให้การตอบคำถามของผู้เรียนอยู่ในบรรยากาศที่สนุกสนานและผู้เรียนเกิดทักษะการอ่านสะกดคำได้ สอดคล้องกับ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Khalil et al. (2022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ที่กล่าวว่า การจัดการเรียนการสอนแบบเรียนปนเล่นเป็นกระบวนการเรียนรู้ที่เปลี่ยนจากการศึกษาที่เน้นครูเป็นศูนย์กลางไปสู่การศึกษาที่เน้นนักเรียนเป็นศูนย์กลาง ซึ่งนักเรียนจะสามารถสร้างความรู้และทักษะจากการเล่นได้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ปัจจัยที่ 2 คือ ตัวครู ครูออกแบบกิจกรรมที่เหมาะสมกับระดับวัยของผู้เรียน โดยการนำเอาองค์ประกอบของเกมมิฟิเคชันมาประยุกต์ใช้ในกิจกรรม ทำให้ผู้เรียนเกิดแรงจูงใจที่จะพัฒนาตนเอง และเป็นสิ่งที่ช่วยลดข้อจำกัดทางการเรียนของผู้เรียน ครูมีการเสริมแรง และสร้างแรงจูงใจในการอ่าน สอดคล้องกับ พันทิพา อมรฤทธิ์ และ ศยามน อินสะอาด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63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ได้กล่าวว่า เกมมิฟิเคชันเป็นเทคนิคหรือกระบวนการจัดการเรียนการสอนที่ประยุกต์แนวคิดของเกมและนำกลไกของเกมมาเป็นองค์ประกอบร่วมเพื่อสร้างกิจกรรมการเรียนรู้บนพื้นฐานของการแข่งขัน ความสนุก ดังนั้นการจัดการเรียนการสอนแบบเรียนปนเล่นร่วมกับเกมมิฟิเคชัน จึงเป็นกระบวนการสอนที่ช่วยพัฒนาทักษะการอ่านสะกดคำของผู้เรียนไปพร้อมกันได้</w:t>
      </w:r>
    </w:p>
    <w:p w14:paraId="171503BB" w14:textId="05F04949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1.2.จากผลการวิจัยพบว่า ทักษะการอ่านสะกดคำของนักเรียนชั้นประถมศึกษาปีที่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1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หลังจากการจัดการเรียนการสอนแบบเรียนปนเล่นร่วมกับเกมมิฟิเคชัน นักเรียนมีคะแนนพัฒนาการระหว่างเรียนอยู่ในระดับสูงมาก ซึ่งเป็นไปตามสมมติฐานการวิจัย และสอดคล้องกับผลการวิจัยของ รุสดี แวนาแซ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(256</w:t>
      </w:r>
      <w:r w:rsidR="00092DF1">
        <w:rPr>
          <w:rFonts w:ascii="TH SarabunPSK" w:hAnsi="TH SarabunPSK" w:cs="TH SarabunPSK"/>
          <w:color w:val="000000" w:themeColor="text1"/>
          <w:sz w:val="28"/>
          <w:szCs w:val="28"/>
        </w:rPr>
        <w:t>3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ได้ศึกษาผลการใช้เทคโนโลยีเสมือนจริงในการพัฒนาผลสัมฤทธิ์ทางการเรียน เรื่อง การอ่านออกเสียงพยัญชนะภาษาอาหรับของนักเรียนชั้นประถมศึกษาปีที่ 3 ผลการวิจัยพบว่า ผลการเปรียบเทียบคะแนนรายบุคคลของนักเรียนก่อนเรียน หลังเรียน และคะแนนพัฒนาการสัมพัทธ์ของกลุ่มทดลอง พบว่า ผลรวมค่าเฉลี่ยคะแนนพัฒนาการสัมพัทธ์เพิ่มขึ้น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70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เปอร์เซ็นต์ อยู่ในระดับสูง </w:t>
      </w:r>
    </w:p>
    <w:p w14:paraId="1C3CCDA4" w14:textId="5873A86D" w:rsidR="00F932FC" w:rsidRPr="00F932FC" w:rsidRDefault="00F932FC" w:rsidP="009573B9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ผลการวิจัยแสดงให้เห็นว่าการจัดการเรียนการสอนแบบเรียนปนเล่นร่วมกับเกมมิฟิเคชันสามารถช่วยให้นักเรียนมีคะแนนพัฒนาการระหว่างเรียนอยู่ในระดับสูงมาก อันสืบเนื่องมาจากกิจกรรมการสอนในแต่ละหน่วยจะมีขั้นตอนใน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lastRenderedPageBreak/>
        <w:t>การสอนที่เหมือนเดิม แต่เนื้อหาในการเรียนเริ่มจากเนื้อหาง่ายไปยาก ทำให้นักเรียนจดจ่ออยู่กับเนื้อหา เมื่อนักเรียนเจอเนื้อหาที่ยากขึ้นจะทำให้นักเรียนไม่เกิดความเบื่อหน่าย และเกิดการพัฒนาทักษะการอ่านสะกดคำ โดยมีองค์ประกอบของเกมมิฟิเคชันมาช่วยสร้างแรงจูงใจให้ผู้เรียนอยากจะเล่นเกมและรู้สึกมีส่วนร่วมในการทำกิจกรรม ได้แก่ คะแนนสะสม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Points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เหรียญตราสัญลักษณ์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Badges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ระดับขั้น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Level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ตารางอันดับ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Leaderboard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ความท้าทาย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Challenges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ซึ่งสิ่งเหล่านี้เป็นไปตามหลักการของเกมมิฟิเคชันที่ได้มาช่วยให้นักเรียนเกิดความจดจ่อ ตื่นเต้น ท้าทาย เมื่อได้รับคะแนนสะสม เหรียญตราสัญลักษณ์และมีการจัดอันดับแสดงให้ผู้เรียนเห็นในตารางอันดับ จึงทำให้ผู้เรียนเกิดความกระตือรือร้นที่อยากจะอ่านสะกดคำและอยากสะสมคะแนนให้ได้มากขึ้นเพื่อนำคะแนนสะสมที่ได้ไปแลกของรางวัล ส่งผลให้ผู้เรียนมีการพัฒนาทักษะการอ่านสะกดคำในแต่ละหน่วยการเรียนรู้ที่สูงขึ้น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สอดคล้องกับตรัง สุวรรณศิลป์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64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ได้กล่าวถึง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ารประยุกต์ใช้เกมมิฟิเคชันในด้านการศึกษาไว้ว่า การใช้แต้มในเกมมิฟิเคชันเพื่อการเปลี่ยนพฤติกรรมของผู้เล่นมาอยู่ในรูปแบบที่สามารถจับต้องได้ ส่วนเหรียญตราสัญลักษณ์ในเกมมิฟิเคชัน ก็เหมือนกับเครื่องหมายที่ติดตามความคืบหน้าของการเรียนรู้ และการใช้ตารางอันดับเพื่อให้ผู้เล่นแต่ละคนได้เปรียบเทียบอันดับกับผู้เล่นด้วยกัน ซึ่งเป็นการจูงใจให้ผู้เล่นพัฒนาอันดับของตัวเองให้สูงขึ้น </w:t>
      </w:r>
    </w:p>
    <w:p w14:paraId="63A9C299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ากข้อมูลดังกล่าวจึงสรุปได้ว่า การจัดการเรียนการสอนแบบเรียนปนเล่นร่วมกับเกมมิฟิเคชัน สามารถใช้เป็นแนวทางในการพัฒนาทักษะการอ่านสะกดคำของผู้เรียนระดับชั้นประถมศึกษาได้ </w:t>
      </w:r>
    </w:p>
    <w:p w14:paraId="029B665D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2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.ด้านความสุขในการเรียนรู้</w:t>
      </w:r>
    </w:p>
    <w:p w14:paraId="1EB2BE27" w14:textId="684AD71F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ผลการวิจัยพบว่า นักเรียนชั้นประถมศึกษาปีที่ 1 ระหว่างการจัดการเรียนการสอนแบบเรียนปนเล่นร่วมกับเกมมิฟิเคชัน นักเรียนมีคะแนนความสุขในการเรียนรู้อยู่ในระดับมาก</w:t>
      </w:r>
      <w:r w:rsidRPr="00F932FC">
        <w:rPr>
          <w:rFonts w:ascii="TH SarabunPSK" w:hAnsi="TH SarabunPSK" w:cs="TH SarabunPSK"/>
          <w:b/>
          <w:bCs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ซึ่งเป็นไปตามสมมติฐานการวิจัย และสอดคล้องกับผลการวิจัยของ รัตนาภรณ์ ไชยทน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(2556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932FC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 xml:space="preserve">ได้พัฒนาทักษะการอ่านสะกดคำ โดยใช้วิธีสอนแบบเล่นปนเรียนของนักเรียนชั้นประถมศึกษาปีที่ 1 ผลการวิจัยพบว่า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ค่าเฉลี่ยและส่วนเบี่ยงเบนมาตรฐานของคะแนนความสนใจต่อการเรียนการสอนโดยใช้วิธีสอนแบบเรียนปนเล่น อยู่ในระดับมาก (</w:t>
      </w:r>
      <m:oMath>
        <m:acc>
          <m:accPr>
            <m:chr m:val="̅"/>
            <m:ctrlPr>
              <w:rPr>
                <w:rFonts w:ascii="Cambria Math" w:hAnsi="Cambria Math" w:cs="TH SarabunPSK"/>
                <w:color w:val="000000" w:themeColor="text1"/>
                <w:sz w:val="28"/>
                <w:szCs w:val="28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PSK"/>
                <w:color w:val="000000" w:themeColor="text1"/>
                <w:sz w:val="28"/>
                <w:szCs w:val="28"/>
              </w:rPr>
              <m:t>x</m:t>
            </m:r>
          </m:e>
        </m:acc>
      </m:oMath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= 2.69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) เมื่อพิจารณารายข้อโดยเรียงลำดับค่าเฉลี่ยจากมากไปหาน้อย พบว่า ระดับความสนใจมากที่สุดคือ ข้อ 5 ฉันสนใจเข้าร่วมกิจกรรมเล่นปนเรียนทุกครั้งเพราะทำให้ฉันมีความสุข นอกจากนี้ พิมพ์ประภา พาลค่าย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(2561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ได้ศึกษาองค์ประกอบของการออกแบบหนังสือนิทานอิเล็กทรอนิกส์โดยใช้การเล่าเรื่องแบบดิจิทัลในสภาพแวดล้อมเกมมิฟิเคชันเพื่อส่งเสริมความสุขในการเรียน และได้อภิปรายผลถึงการส่งเสริมความสุขในการเรียน ไว้ว่า การพัฒนาความสุขในการเรียน ด้วยการจัดสภาพแวดล้อมแบบเกมมิฟิเคชันเป็นการออกแบบกระบวนการเรียนรู้ ที่ช่วยกระตุ้นผู้เรียนให้เกิดการเรียนรู้ สร้างแรงจูงใจในการทำงานให้บรรลุเป็นผลสำเร็จ และสร้างปฏิสัมพันธ์ของผู้เรียน</w:t>
      </w:r>
    </w:p>
    <w:p w14:paraId="4A3592C5" w14:textId="6DDBAA8E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ผลการวิจัยแสดงให้เห็นว่าการจัดการเรียนการสอนแบบเรียนปนเล่นร่วมกับเกมมิฟิเคชันสามารถสร้างความสุขในการเรียนรู้ได้ อันสืบเนื่องมาจากการสังเกตพฤติกรรมความสุขในการเรียนรู้ พบว่า ผู้เรียนแสดงออกทางพฤติกรรมจากการปฏิบัติกิจกรรมต่าง ๆ ได้แก่ รู้สึกสนุก ไม่เกิดความเครียด หรือไม่เกิดความเบื่อหน่ายต่อการเรียน มีปฏิสัมพันธ์ต่อเพื่อนและครู และมีความพึงพอใจต่อการเข้าร่วมกิจกรรมการเรียนรู้ เช่น ผู้เรียนแสดงอาการยิ้ม หัวเราะระหว่างที่ทำกิจกรรม ผู้เรียนแสดงความยินดีเมื่อเพื่อนชนะในกิจกรรมการเรียนรู้ ผู้เรียนจะคอยช่วยครูหรือเพื่อนในการหยิบจับสิ่งอุปกรณ์ ถือของ หรือเก็บของ อันเป็นพฤติกรรมที่แสดงถึงความสุขในการเรียนรู้ของผู้เรียน สอดคล้องกับมารุต  พัฒผล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57 : 179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ล่าวถึง ความสุขในการเรียนรู้ ไว้ว่า ความรู้สึกที่ดีของผู้เรียนที่มีต่อการปฏิบัติกิจกรรมต่าง ๆ ทางการเรียนรู้ อันเกิดมาจากกระบวนการจัดประสบการณ์การเรียนรู้ของผู้สอน ได้แก่ ความต้องการเรียนรู้และทํากิจกรรม สนุกสนานเพลิดเพลินในการเรียน อยากร่วมทํากิจกรรมต่าง ๆ ในการเรียน และมีความรู้สึกที่ดีที่ได้อยู่กับเพื่อนและผู้สอนในสภาพแวดล้อมที่เอื้อต่อการเรียนรู้ </w:t>
      </w:r>
    </w:p>
    <w:p w14:paraId="044C6DAE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ข้อมูลดังกล่าวจึงสรุปได้ว่า การจัดการเรียนการสอนแบบเรียนปนเล่นร่วมกับเกมมิฟิเคชัน สามารถใช้เป็นแนวทางสร้างความสุขในการเรียนรู้ของผู้เรียนระดับชั้นประถมศึกษาได้</w:t>
      </w:r>
    </w:p>
    <w:p w14:paraId="03186516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lastRenderedPageBreak/>
        <w:t>3.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ด้านความสัมพันธ์ทักษะการอ่านสะกดคำกับความสุขในการเรียนรู้</w:t>
      </w:r>
    </w:p>
    <w:p w14:paraId="59EAAB4C" w14:textId="553EF108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ากผลการวิจัยพบว่า ทักษะการอ่านสะกดคำมีความสัมพันธ์กับความสุขในการเรียนรู้ ซึ่งเป็นไปตามสมมติฐานการวิจัย จากการสังเกตพฤติกรรมความสุขในการเรียนรู้ของนักเรียนจากการปฏิบัติกิจกรรม พบว่านักเรียนมีความตื่นเต้นที่อยากจะตอบคำถาม แม้ว่าเนื้อหาจะมีระดับความยากขึ้น แต่นักเรียนกระตือรือร้น และกล้าที่จะตอบคำถามโดยที่ไม่รู้สึกกลัวผิด นักเรียนในกลุ่มจะคอยช่วยเหลือเพื่อนเมื่อเพื่อนออกเสียงผิด ทำให้นักเรียนเกิดการพัฒนาทักษะการอ่านสะกดคำที่ดีขึ้น ซึ่งบรรยากาศการเรียนรู้เต็มไปด้วยความสนุกสนาน ทำให้ทักษะการอ่านสะกดคำดีขึ้น สอดคล้องกับวรรณี โสมประยูร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(2553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ที่กล่าวถึงปัจจัยที่มีอิทธิพลต่อการอ่านสะกดคำ ไว้ว่า การจัดกิจกรรมการเรียนการสอนของครู ให้นักเรียนมีส่วนร่วม มีการเสริมแรง มีบรรยากาศสนุกสนานและเป็นธรรมชาติ รู้จักสร้างอารมณ์เป็นสุขและความคิดสร้างสรรค์โดยการใช้กิจกรรมที่เหมาะสมกับระดับวุฒิภาวะของนักเรียน เช่นเดียวกับที่ ลัดดา หวังภาษิต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57 : 15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กล่าวว่า ความสุขในการเรียนรู้เป็นการเรียนรู้อย่างสมดุลเพื่อให้เกิดการพัฒนาตนให้บรรลุความมุ่งหมาย ซึ่งความสุขกับการศึกษาไม่สามารถแยกกันได้ ถ้าไม่สามารถทำให้คนมีความสุข การศึกษาก็ไม่สามารถเกิดขึ้นได้ ด้วยเหตุนี้ การพัฒนาทักษะการอ่านสะกดคำควบคู่กับความสุขในการเรียนรู้จะส่งผลให้ผู้เรียนมีความกระตือรือร้นและรักในการเรียนรู้โดยไม่ต้องเคี่ยวเข็ญ ทำให้ผู้เรียนกลายเป็นบุคคลที่รักการเรียนรู้ตลอดชีวิต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</w:p>
    <w:p w14:paraId="1ABA6632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ข้อมูลดังกล่าวจึงสรุปได้ว่า การจัดการเรียนการสอนแบบเรียนปนเล่นร่วมกับเกมมิฟิเคชัน สามารถใช้เป็นแนวทางในการพัฒนาทักษะการอ่านสะกดคำกับความสุขในการเรียนรู้ของผู้เรียนระดับชั้นประถมศึกษาได้</w:t>
      </w:r>
    </w:p>
    <w:p w14:paraId="24694841" w14:textId="77777777" w:rsidR="00F932FC" w:rsidRPr="00F932FC" w:rsidRDefault="00F932FC" w:rsidP="00F932FC">
      <w:pPr>
        <w:pStyle w:val="iThesisIndex2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  <w:cs/>
        </w:rPr>
        <w:t>ข้อเสนอแนะ</w:t>
      </w:r>
    </w:p>
    <w:p w14:paraId="760598C9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  <w:cs/>
        </w:rPr>
        <w:t>การวิจัยครั้งนี้ ผู้วิจัยมีข้อเสนอแนะที่อาจจะเป็นประโยชน์ต่อการนำผลวิจัยไปใช้ในการจัดการเรียนการสอนและการวิจัยครั้งต่อไป ดังนี้</w:t>
      </w:r>
    </w:p>
    <w:p w14:paraId="4FC3598B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1. </w:t>
      </w:r>
      <w:r w:rsidRPr="00F932FC">
        <w:rPr>
          <w:rFonts w:ascii="TH SarabunPSK" w:hAnsi="TH SarabunPSK" w:cs="TH SarabunPSK"/>
          <w:sz w:val="28"/>
          <w:szCs w:val="28"/>
          <w:cs/>
        </w:rPr>
        <w:t>ข้อเสนอแนะในการนำผลวิจัยไปใช้</w:t>
      </w:r>
    </w:p>
    <w:p w14:paraId="38ACAFFB" w14:textId="394AB743" w:rsidR="00F932FC" w:rsidRPr="00F932FC" w:rsidRDefault="00F932FC" w:rsidP="00156DD6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1.1 </w:t>
      </w:r>
      <w:r w:rsidRPr="00F932FC">
        <w:rPr>
          <w:rFonts w:ascii="TH SarabunPSK" w:hAnsi="TH SarabunPSK" w:cs="TH SarabunPSK"/>
          <w:sz w:val="28"/>
          <w:szCs w:val="28"/>
          <w:cs/>
        </w:rPr>
        <w:t>การจัดการเรียนการสอนแบบเรียนปนเล่นร่วมกับเกมมิฟิเคชัน ผู้สอนจำเป็นต้องศึกษาขั้นตอนในการสอนอย่างละเอียด รวมถึงกฎ กติกา และแนวทางปฏิบัติกิจกรรมเกมแต่ละขั้นตอนก่อนการสอนทุกครั้ง เพื่อที่จะได้ปฏิบัติตามขั้นตอนได้อย่างถูกต้องและพัฒนาทักษะการอ่านสะกดคำของนักเรียนได้อย่างมีประสิทธิภาพ</w:t>
      </w:r>
    </w:p>
    <w:p w14:paraId="53E801C8" w14:textId="1E4D805A" w:rsidR="00F932FC" w:rsidRPr="00F932FC" w:rsidRDefault="00F932FC" w:rsidP="00F932FC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>1.</w:t>
      </w:r>
      <w:r w:rsidR="00156DD6">
        <w:rPr>
          <w:rFonts w:ascii="TH SarabunPSK" w:hAnsi="TH SarabunPSK" w:cs="TH SarabunPSK"/>
          <w:sz w:val="28"/>
          <w:szCs w:val="28"/>
        </w:rPr>
        <w:t>2</w:t>
      </w:r>
      <w:r w:rsidRPr="00F932FC">
        <w:rPr>
          <w:rFonts w:ascii="TH SarabunPSK" w:hAnsi="TH SarabunPSK" w:cs="TH SarabunPSK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sz w:val="28"/>
          <w:szCs w:val="28"/>
          <w:cs/>
        </w:rPr>
        <w:t xml:space="preserve">ขั้นตอนในการจัดการเรียนการสอนที่เหมือนเดิม แต่เนื้อหาในการเรียนจะค่อย ๆ เพิ่มระดับความยากขึ้น </w:t>
      </w:r>
    </w:p>
    <w:p w14:paraId="06992815" w14:textId="5CFB8C85" w:rsidR="00F932FC" w:rsidRPr="00F932FC" w:rsidRDefault="00F932FC" w:rsidP="00F932FC">
      <w:pPr>
        <w:pStyle w:val="iThesisStyleNormal080"/>
        <w:rPr>
          <w:rFonts w:ascii="TH SarabunPSK" w:hAnsi="TH SarabunPSK" w:cs="TH SarabunPSK"/>
          <w:sz w:val="28"/>
          <w:szCs w:val="28"/>
          <w:cs/>
        </w:rPr>
      </w:pPr>
      <w:r w:rsidRPr="00F932FC">
        <w:rPr>
          <w:rFonts w:ascii="TH SarabunPSK" w:hAnsi="TH SarabunPSK" w:cs="TH SarabunPSK"/>
          <w:sz w:val="28"/>
          <w:szCs w:val="28"/>
          <w:cs/>
        </w:rPr>
        <w:t>1.</w:t>
      </w:r>
      <w:r w:rsidR="00156DD6">
        <w:rPr>
          <w:rFonts w:ascii="TH SarabunPSK" w:hAnsi="TH SarabunPSK" w:cs="TH SarabunPSK" w:hint="cs"/>
          <w:sz w:val="28"/>
          <w:szCs w:val="28"/>
          <w:cs/>
        </w:rPr>
        <w:t>3</w:t>
      </w:r>
      <w:r w:rsidRPr="00F932FC">
        <w:rPr>
          <w:rFonts w:ascii="TH SarabunPSK" w:hAnsi="TH SarabunPSK" w:cs="TH SarabunPSK"/>
          <w:sz w:val="28"/>
          <w:szCs w:val="28"/>
          <w:cs/>
        </w:rPr>
        <w:t xml:space="preserve"> ผู้สอนควรเตรียมความพร้อมของสื่อ อุปกรณ์ และเทคโนโลยีในการสอนให้พร้อม รวมทั้งกระดานคะแนนสะสม และตารางอันดับให้มีขนาดเหมาะสมที่ผู้เรียนสามารถสังเกตเห็นได้</w:t>
      </w:r>
    </w:p>
    <w:p w14:paraId="3CA3599D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2. </w:t>
      </w:r>
      <w:r w:rsidRPr="00F932FC">
        <w:rPr>
          <w:rFonts w:ascii="TH SarabunPSK" w:hAnsi="TH SarabunPSK" w:cs="TH SarabunPSK"/>
          <w:sz w:val="28"/>
          <w:szCs w:val="28"/>
          <w:cs/>
        </w:rPr>
        <w:t>ข้อเสนอแนะในการวิจัยครั้งต่อไป</w:t>
      </w:r>
    </w:p>
    <w:p w14:paraId="61B1A769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sz w:val="28"/>
          <w:szCs w:val="28"/>
          <w:cs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2.1 </w:t>
      </w:r>
      <w:r w:rsidRPr="00F932FC">
        <w:rPr>
          <w:rFonts w:ascii="TH SarabunPSK" w:hAnsi="TH SarabunPSK" w:cs="TH SarabunPSK"/>
          <w:sz w:val="28"/>
          <w:szCs w:val="28"/>
          <w:cs/>
        </w:rPr>
        <w:t xml:space="preserve">จากผลการวิจัยพบว่าการจัดการเรียนการสอนแบบเรียนปนเล่นร่วมกับเกมมิฟิเคชันสามารถพัฒนาทักษะการอ่านสะกดคำและความสุขในการเรียนรู้ของนักเรียนชั้นประถมศึกษาปีที่ 1 ได้จึงควรนำการเรียนการสอนแบบเรียนปนเล่นร่วมกับเกมมิฟิเคชัน ไปประยุกต์ใช้การอ่านสะกดคำในรายวิชาภาษาอังกฤษหรือระดับชั้นอื่น ๆ </w:t>
      </w:r>
    </w:p>
    <w:p w14:paraId="77705D01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>2.2</w:t>
      </w:r>
      <w:r w:rsidRPr="00F932FC">
        <w:rPr>
          <w:rFonts w:ascii="TH SarabunPSK" w:hAnsi="TH SarabunPSK" w:cs="TH SarabunPSK"/>
          <w:sz w:val="28"/>
          <w:szCs w:val="28"/>
          <w:cs/>
        </w:rPr>
        <w:t xml:space="preserve"> ควรมีการวิจัยเกี่ยวกับการจัดการเรียนการสอนแบบเรียนปนเล่นร่วมกับเกมมิฟิเคชันในการพัฒนาทักษะทางภาษาอื่น ๆ เช่น ทักษะการเขียนสะกดคำ การอ่านออกเสียง การอ่านคำพื้นฐาน เป็นต้น</w:t>
      </w:r>
    </w:p>
    <w:p w14:paraId="2CACE4DA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sz w:val="28"/>
          <w:szCs w:val="28"/>
          <w:cs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2.3 </w:t>
      </w:r>
      <w:r w:rsidRPr="00F932FC">
        <w:rPr>
          <w:rFonts w:ascii="TH SarabunPSK" w:hAnsi="TH SarabunPSK" w:cs="TH SarabunPSK"/>
          <w:sz w:val="28"/>
          <w:szCs w:val="28"/>
          <w:cs/>
        </w:rPr>
        <w:t>หากกลุ่มตัวอย่างเป็นนักเรียนชั้นประถมศึกษาตอนปลาย ควรออกแบบกระดานคะแนนและตารางจัดอันดับในเว็บแอปพลิเคชัน เพื่อให้เหมาะสมกับระดับของผู้เรียน</w:t>
      </w:r>
    </w:p>
    <w:p w14:paraId="54969FEF" w14:textId="3BE0AE4E" w:rsidR="003654B2" w:rsidRDefault="003654B2" w:rsidP="00F92B7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5CA4372F" w14:textId="77777777" w:rsidR="001006AC" w:rsidRDefault="001006AC" w:rsidP="00F92B7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0E56F554" w14:textId="77777777" w:rsidR="00FE3DE5" w:rsidRDefault="00FE3DE5" w:rsidP="00F92B7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318282DF" w14:textId="77777777" w:rsidR="003654B2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lastRenderedPageBreak/>
        <w:t>เอกสารอ้างอิง</w:t>
      </w:r>
      <w:proofErr w:type="spellEnd"/>
    </w:p>
    <w:p w14:paraId="386A8F4D" w14:textId="7F127A15" w:rsidR="00071DDC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fldChar w:fldCharType="begin"/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instrText xml:space="preserve"> ADDIN EN.REFLIST </w:instrTex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fldChar w:fldCharType="separate"/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Aneke, Uchenna, A. O., Udom, U. S., Otu, I. E., &amp; Ike, M. S. E. N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16)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Effect of Play Way Method on Interest of Primary School Pupils in Basic Science: Implications on School Counselling Practic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Journal of Basic and Applied Sciences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0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14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58-64. </w:t>
      </w:r>
    </w:p>
    <w:p w14:paraId="35EE5198" w14:textId="77777777" w:rsidR="00F76B56" w:rsidRPr="00F76B56" w:rsidRDefault="00F76B56" w:rsidP="00F76B56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sz w:val="28"/>
          <w:szCs w:val="28"/>
          <w:cs/>
        </w:rPr>
      </w:pPr>
      <w:r w:rsidRPr="00F76B56">
        <w:rPr>
          <w:rFonts w:ascii="TH SarabunPSK" w:hAnsi="TH SarabunPSK" w:cs="TH SarabunPSK"/>
          <w:sz w:val="28"/>
          <w:szCs w:val="28"/>
        </w:rPr>
        <w:t>Best, John.(1977).</w:t>
      </w:r>
      <w:r w:rsidRPr="00F76B56">
        <w:rPr>
          <w:rFonts w:ascii="TH SarabunPSK" w:hAnsi="TH SarabunPSK" w:cs="TH SarabunPSK"/>
          <w:i/>
          <w:iCs/>
          <w:sz w:val="28"/>
          <w:szCs w:val="28"/>
        </w:rPr>
        <w:t xml:space="preserve"> Research in Education</w:t>
      </w:r>
      <w:r w:rsidRPr="00F76B56">
        <w:rPr>
          <w:rFonts w:ascii="TH SarabunPSK" w:hAnsi="TH SarabunPSK" w:cs="TH SarabunPSK"/>
          <w:sz w:val="28"/>
          <w:szCs w:val="28"/>
        </w:rPr>
        <w:t xml:space="preserve">. New Jersey:Prentice Hall, Inc.1977. </w:t>
      </w:r>
      <w:r w:rsidRPr="00F76B56">
        <w:rPr>
          <w:rFonts w:ascii="TH SarabunPSK" w:hAnsi="TH SarabunPSK" w:cs="TH SarabunPSK"/>
          <w:sz w:val="28"/>
          <w:szCs w:val="28"/>
          <w:cs/>
        </w:rPr>
        <w:t xml:space="preserve"> </w:t>
      </w:r>
    </w:p>
    <w:p w14:paraId="6B0847C0" w14:textId="770A2E8A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Fabricatore, C., &amp; Lopez, X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12)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Sustainability Learning through Gaming: An Exploratory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Journal of e-Learning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0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2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9-222. </w:t>
      </w:r>
    </w:p>
    <w:p w14:paraId="37B5753B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Glover, I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13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Play As You Learn: Gamification as a Technique for Motivating Learners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. </w:t>
      </w:r>
    </w:p>
    <w:p w14:paraId="475F223D" w14:textId="360DFC2B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Khalil, N., Aljanazrah, A., Hamed, G., &amp; Murtagh, E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22)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Exploring Teacher Educators&amp;rsquo; Perspectives of Play-Based Learning: A Mixed Method Approach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Education Sciences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2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2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95. </w:t>
      </w:r>
      <w:r w:rsidRPr="00A55CB6">
        <w:rPr>
          <w:rFonts w:ascii="TH SarabunPSK" w:hAnsi="TH SarabunPSK" w:cs="TH SarabunPSK"/>
          <w:sz w:val="28"/>
          <w:szCs w:val="28"/>
        </w:rPr>
        <w:t>https://www.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m </w:t>
      </w:r>
      <w:r w:rsidRPr="00A55CB6">
        <w:rPr>
          <w:rFonts w:ascii="TH SarabunPSK" w:hAnsi="TH SarabunPSK" w:cs="TH SarabunPSK"/>
          <w:sz w:val="28"/>
          <w:szCs w:val="28"/>
        </w:rPr>
        <w:t>dpi.com/</w:t>
      </w:r>
      <w:r w:rsidRPr="00A55CB6">
        <w:rPr>
          <w:rFonts w:ascii="TH SarabunPSK" w:hAnsi="TH SarabunPSK" w:cs="TH SarabunPSK"/>
          <w:sz w:val="28"/>
          <w:szCs w:val="28"/>
          <w:cs/>
        </w:rPr>
        <w:t>2227-7102/12/2/95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</w:p>
    <w:p w14:paraId="27B154C7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ันทรา ด่านคงรักษ์. (2566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คู่มือการสร้างเสริมความสามารถด้านการสอนอ่าน ระดับชั้นประถมศึกษ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ศูนย์หนังสือแห่งจุฬาลงกรณ์มหาวิทยาลัย. </w:t>
      </w:r>
    </w:p>
    <w:p w14:paraId="590E2F3B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ตรัง สุวรรณศิลป์. (2564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Gamification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เกมมิฟิเคชัน จูงใจคนด้วยกลไกเกม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ซอลท์. </w:t>
      </w:r>
    </w:p>
    <w:p w14:paraId="1036DB94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บันลือ พฤกษะวัน. (2532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มิติใหม่ในการสอนอ่าน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สำนักพิมพ์ไทยวัฒนาพานิช. </w:t>
      </w:r>
    </w:p>
    <w:p w14:paraId="09BDC17E" w14:textId="77777777" w:rsidR="00F76B56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บันลือ พฤกษะวัน. (2556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แนวพัฒนาการอ่านเร็ว คิดเป็น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. สำนักพิมพ์แห่งจุฬาลงกรณ์มหาวิทยาลัย.</w:t>
      </w:r>
    </w:p>
    <w:p w14:paraId="23927AE2" w14:textId="4FB4A237" w:rsidR="00071DDC" w:rsidRPr="00F76B56" w:rsidRDefault="00F76B56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4"/>
          <w:szCs w:val="24"/>
          <w:cs/>
        </w:rPr>
      </w:pPr>
      <w:r w:rsidRPr="00F76B56">
        <w:rPr>
          <w:rFonts w:ascii="TH SarabunPSK" w:hAnsi="TH SarabunPSK" w:cs="TH SarabunPSK"/>
          <w:sz w:val="28"/>
          <w:szCs w:val="28"/>
          <w:cs/>
        </w:rPr>
        <w:t xml:space="preserve">พระยาอุปกิตศิลปสาร (นิ่ม กาญจนาชีวะ เปรียญ). (2524). </w:t>
      </w:r>
      <w:r w:rsidRPr="00F76B56">
        <w:rPr>
          <w:rFonts w:ascii="TH SarabunPSK" w:hAnsi="TH SarabunPSK" w:cs="TH SarabunPSK"/>
          <w:i/>
          <w:sz w:val="28"/>
          <w:szCs w:val="28"/>
          <w:cs/>
        </w:rPr>
        <w:t>หนังสืออุเทศภาษาไทย ชุด บรรทัดฐานภาษาไทย เล่ม 1</w:t>
      </w:r>
      <w:r w:rsidRPr="00F76B56">
        <w:rPr>
          <w:rFonts w:ascii="TH SarabunPSK" w:hAnsi="TH SarabunPSK" w:cs="TH SarabunPSK"/>
          <w:sz w:val="28"/>
          <w:szCs w:val="28"/>
          <w:cs/>
        </w:rPr>
        <w:t>. ไทยวัฒนาพานิช.</w:t>
      </w:r>
      <w:r w:rsidR="00071DDC" w:rsidRPr="00F76B56">
        <w:rPr>
          <w:rFonts w:ascii="TH SarabunPSK" w:hAnsi="TH SarabunPSK" w:cs="TH SarabunPSK"/>
          <w:color w:val="000000" w:themeColor="text1"/>
          <w:sz w:val="24"/>
          <w:szCs w:val="24"/>
          <w:cs/>
        </w:rPr>
        <w:t xml:space="preserve"> </w:t>
      </w:r>
    </w:p>
    <w:p w14:paraId="4580F9D5" w14:textId="4AAA86BB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พันทิพา อมรฤทธิ์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ศยามน อินสะอาด. (2563). เกมมิฟิเคชันกับการออกแบบการเรียนการสอนทางไกล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วารสารเทค</w:t>
      </w:r>
      <w:r w:rsidR="00F76B56">
        <w:rPr>
          <w:rFonts w:ascii="TH SarabunPSK" w:hAnsi="TH SarabunPSK" w:cs="TH SarabunPSK" w:hint="cs"/>
          <w:i/>
          <w:color w:val="000000" w:themeColor="text1"/>
          <w:sz w:val="28"/>
          <w:szCs w:val="28"/>
          <w:cs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โนโลยีและสื่อสารการศึกษ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5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18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34-44. </w:t>
      </w:r>
      <w:r w:rsidRPr="00A55CB6">
        <w:rPr>
          <w:rFonts w:ascii="TH SarabunPSK" w:hAnsi="TH SarabunPSK" w:cs="TH SarabunPSK"/>
          <w:sz w:val="28"/>
          <w:szCs w:val="28"/>
        </w:rPr>
        <w:t>https://so</w:t>
      </w:r>
      <w:r w:rsidRPr="00A55CB6">
        <w:rPr>
          <w:rFonts w:ascii="TH SarabunPSK" w:hAnsi="TH SarabunPSK" w:cs="TH SarabunPSK"/>
          <w:sz w:val="28"/>
          <w:szCs w:val="28"/>
          <w:cs/>
        </w:rPr>
        <w:t>01.</w:t>
      </w:r>
      <w:r w:rsidRPr="00A55CB6">
        <w:rPr>
          <w:rFonts w:ascii="TH SarabunPSK" w:hAnsi="TH SarabunPSK" w:cs="TH SarabunPSK"/>
          <w:sz w:val="28"/>
          <w:szCs w:val="28"/>
        </w:rPr>
        <w:t>tci-thaijo.org/index.php/ectstou/article/</w:t>
      </w:r>
      <w:r w:rsidR="00A55CB6">
        <w:rPr>
          <w:rFonts w:ascii="TH SarabunPSK" w:hAnsi="TH SarabunPSK" w:cs="TH SarabunPSK"/>
          <w:sz w:val="28"/>
          <w:szCs w:val="28"/>
        </w:rPr>
        <w:t>do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 </w:t>
      </w:r>
      <w:r w:rsidRPr="00A55CB6">
        <w:rPr>
          <w:rFonts w:ascii="TH SarabunPSK" w:hAnsi="TH SarabunPSK" w:cs="TH SarabunPSK"/>
          <w:sz w:val="28"/>
          <w:szCs w:val="28"/>
        </w:rPr>
        <w:t>wnload/</w:t>
      </w:r>
      <w:r w:rsidRPr="00A55CB6">
        <w:rPr>
          <w:rFonts w:ascii="TH SarabunPSK" w:hAnsi="TH SarabunPSK" w:cs="TH SarabunPSK"/>
          <w:sz w:val="28"/>
          <w:szCs w:val="28"/>
          <w:cs/>
        </w:rPr>
        <w:t>225066/164551/843491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</w:p>
    <w:p w14:paraId="77E9FB6A" w14:textId="77777777" w:rsidR="00B637D5" w:rsidRPr="00B637D5" w:rsidRDefault="00B637D5" w:rsidP="00B637D5">
      <w:pPr>
        <w:spacing w:after="0" w:line="240" w:lineRule="auto"/>
        <w:rPr>
          <w:rFonts w:ascii="TH SarabunPSK" w:eastAsia="Sarabun" w:hAnsi="TH SarabunPSK" w:cs="TH SarabunPSK"/>
          <w:i/>
          <w:iCs/>
          <w:color w:val="000000" w:themeColor="text1"/>
          <w:sz w:val="28"/>
          <w:szCs w:val="28"/>
        </w:rPr>
      </w:pP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  <w:cs/>
        </w:rPr>
        <w:t xml:space="preserve">พิมพ์ประภา พาลค่าย. (2561). </w:t>
      </w:r>
      <w:r w:rsidRPr="00B637D5">
        <w:rPr>
          <w:rFonts w:ascii="TH SarabunPSK" w:eastAsia="Sarabun" w:hAnsi="TH SarabunPSK" w:cs="TH SarabunPSK"/>
          <w:i/>
          <w:iCs/>
          <w:color w:val="000000" w:themeColor="text1"/>
          <w:sz w:val="28"/>
          <w:szCs w:val="28"/>
          <w:cs/>
        </w:rPr>
        <w:t>ระบบการออกแบบหนังสือนิทานอิเล็กทรอนิกส์โดยใช้การเล่าเรื่องแบบดิจิทัลใน</w:t>
      </w:r>
    </w:p>
    <w:p w14:paraId="656B4717" w14:textId="565161C8" w:rsidR="00B637D5" w:rsidRDefault="00B637D5" w:rsidP="00B637D5">
      <w:pPr>
        <w:spacing w:after="0" w:line="240" w:lineRule="auto"/>
        <w:ind w:left="720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eastAsia="Sarabun" w:hAnsi="TH SarabunPSK" w:cs="TH SarabunPSK"/>
          <w:i/>
          <w:iCs/>
          <w:color w:val="000000" w:themeColor="text1"/>
          <w:sz w:val="28"/>
          <w:szCs w:val="28"/>
          <w:cs/>
        </w:rPr>
        <w:t>สภาพแวดล้อมเกมมิฟิเคชันเพื่อส่งเสริมความคิดสร้างสรรค์และความสุขในการเรียน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[</w:t>
      </w:r>
      <w:proofErr w:type="spellStart"/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วิทยานิพนธ์ปริญญาดุษฎี</w:t>
      </w:r>
      <w:proofErr w:type="spellEnd"/>
      <w:r w:rsidR="00F76B56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</w:t>
      </w:r>
      <w:proofErr w:type="spellStart"/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บัณฑิต</w:t>
      </w:r>
      <w:proofErr w:type="spellEnd"/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].</w:t>
      </w:r>
      <w:r w:rsidR="00F76B56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  <w:cs/>
        </w:rPr>
        <w:t>จุฬาลงกรณ์</w:t>
      </w:r>
      <w:proofErr w:type="spellStart"/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มหาวิทยาลัย</w:t>
      </w:r>
      <w:proofErr w:type="spellEnd"/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. https://digital.car.chula.ac.th/chulaetd/2720/</w:t>
      </w:r>
    </w:p>
    <w:p w14:paraId="48EBC557" w14:textId="441C5AF2" w:rsidR="00A55CB6" w:rsidRPr="00A55CB6" w:rsidRDefault="00A55CB6" w:rsidP="00F76B56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sz w:val="28"/>
          <w:szCs w:val="28"/>
          <w:cs/>
        </w:rPr>
      </w:pPr>
      <w:r w:rsidRPr="00A55CB6">
        <w:rPr>
          <w:rFonts w:ascii="TH SarabunPSK" w:hAnsi="TH SarabunPSK" w:cs="TH SarabunPSK"/>
          <w:sz w:val="28"/>
          <w:szCs w:val="28"/>
          <w:cs/>
        </w:rPr>
        <w:t>พวงรัตน์ ทวีรัตน์. (2540). วิธีการวิจัยทางพฤติกรรมศาสตร์และสังคมศาสตร์. (พิมพ์ครั้งที่ 8.).ส</w:t>
      </w:r>
      <w:r w:rsidR="00F76B56">
        <w:rPr>
          <w:rFonts w:ascii="TH SarabunPSK" w:hAnsi="TH SarabunPSK" w:cs="TH SarabunPSK" w:hint="cs"/>
          <w:sz w:val="28"/>
          <w:szCs w:val="28"/>
          <w:cs/>
        </w:rPr>
        <w:t>ำ</w:t>
      </w:r>
      <w:r w:rsidRPr="00A55CB6">
        <w:rPr>
          <w:rFonts w:ascii="TH SarabunPSK" w:hAnsi="TH SarabunPSK" w:cs="TH SarabunPSK"/>
          <w:sz w:val="28"/>
          <w:szCs w:val="28"/>
          <w:cs/>
        </w:rPr>
        <w:t>นักทดสอบทางการศึกษาและจิตวิทยา มหาวิทยาลัยศรีนครินทรวิโรฒ ประสานมิตร.</w:t>
      </w:r>
    </w:p>
    <w:p w14:paraId="543F2911" w14:textId="77777777" w:rsidR="00F76B56" w:rsidRDefault="00071DDC" w:rsidP="00F76B56">
      <w:pPr>
        <w:pStyle w:val="EndNoteBibliography"/>
        <w:ind w:left="720" w:hanging="720"/>
        <w:jc w:val="left"/>
        <w:rPr>
          <w:rFonts w:ascii="TH SarabunPSK" w:hAnsi="TH SarabunPSK" w:cs="TH SarabunPSK"/>
          <w:i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ภัสรดา จูเมฆ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ปกรณ์ ประจันบาน. (2559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การวิจัยและพัฒนาแบบประเมินการจัดการเรียนรู้อย่างมีความสุขของนิสิตครูในศตวรรษที่ 21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สถาบันทดสอบทางการศึกษาแห่งชาติ (องค์การมหาชน)].</w:t>
      </w:r>
      <w:r w:rsidRPr="00F76B56">
        <w:rPr>
          <w:rFonts w:ascii="TH SarabunPSK" w:hAnsi="TH SarabunPSK" w:cs="TH SarabunPSK"/>
          <w:sz w:val="28"/>
          <w:szCs w:val="28"/>
        </w:rPr>
        <w:t>https://www.niets.or.th/th</w:t>
      </w:r>
      <w:r w:rsidR="00A55CB6" w:rsidRPr="00F76B56">
        <w:rPr>
          <w:rFonts w:ascii="TH SarabunPSK" w:hAnsi="TH SarabunPSK" w:cs="TH SarabunPSK"/>
          <w:sz w:val="28"/>
          <w:szCs w:val="28"/>
        </w:rPr>
        <w:t xml:space="preserve">/cont </w:t>
      </w:r>
      <w:r w:rsidRPr="00F76B56">
        <w:rPr>
          <w:rFonts w:ascii="TH SarabunPSK" w:hAnsi="TH SarabunPSK" w:cs="TH SarabunPSK"/>
          <w:sz w:val="28"/>
          <w:szCs w:val="28"/>
        </w:rPr>
        <w:t>ent/download/</w:t>
      </w:r>
      <w:r w:rsidRPr="00F76B56">
        <w:rPr>
          <w:rFonts w:ascii="TH SarabunPSK" w:hAnsi="TH SarabunPSK" w:cs="TH SarabunPSK"/>
          <w:sz w:val="28"/>
          <w:szCs w:val="28"/>
          <w:cs/>
        </w:rPr>
        <w:t>5269</w:t>
      </w:r>
    </w:p>
    <w:p w14:paraId="2F28599B" w14:textId="79B796A1" w:rsidR="00071DDC" w:rsidRPr="00F76B56" w:rsidRDefault="00071DDC" w:rsidP="00F76B56">
      <w:pPr>
        <w:pStyle w:val="EndNoteBibliography"/>
        <w:ind w:left="720" w:hanging="720"/>
        <w:jc w:val="left"/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ารุต พัตผล. (2557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การจัดการเรียนรู้ที่เสริมสร้างการรู้คิดและความสุขในการเรียนรู้</w:t>
      </w:r>
      <w:r w:rsidR="00F76B56">
        <w:rPr>
          <w:rFonts w:ascii="TH SarabunPSK" w:hAnsi="TH SarabunPSK" w:cs="TH SarabunPSK" w:hint="cs"/>
          <w:i/>
          <w:color w:val="000000" w:themeColor="text1"/>
          <w:sz w:val="28"/>
          <w:szCs w:val="28"/>
          <w:cs/>
        </w:rPr>
        <w:t>.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http://www.curriculumand</w:t>
      </w:r>
      <w:r w:rsidR="00F76B56">
        <w:rPr>
          <w:rFonts w:ascii="TH SarabunPSK" w:hAnsi="TH SarabunPSK" w:cs="TH SarabunPSK"/>
          <w:sz w:val="28"/>
          <w:szCs w:val="28"/>
        </w:rPr>
        <w:t>learni</w:t>
      </w:r>
      <w:r w:rsidR="00F76B56" w:rsidRPr="00F76B56">
        <w:rPr>
          <w:rFonts w:ascii="TH SarabunPSK" w:hAnsi="TH SarabunPSK" w:cs="TH SarabunPSK"/>
          <w:sz w:val="28"/>
          <w:szCs w:val="28"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ng.com/upload/CL</w:t>
      </w:r>
      <w:r w:rsidRPr="00F76B56">
        <w:rPr>
          <w:rFonts w:ascii="TH SarabunPSK" w:hAnsi="TH SarabunPSK" w:cs="TH SarabunPSK"/>
          <w:sz w:val="28"/>
          <w:szCs w:val="28"/>
          <w:cs/>
        </w:rPr>
        <w:t>701%20</w:t>
      </w:r>
      <w:r w:rsidRPr="00F76B56">
        <w:rPr>
          <w:rFonts w:ascii="TH SarabunPSK" w:hAnsi="TH SarabunPSK" w:cs="TH SarabunPSK"/>
          <w:sz w:val="28"/>
          <w:szCs w:val="28"/>
        </w:rPr>
        <w:t>Online%</w:t>
      </w:r>
      <w:r w:rsidRPr="00F76B56">
        <w:rPr>
          <w:rFonts w:ascii="TH SarabunPSK" w:hAnsi="TH SarabunPSK" w:cs="TH SarabunPSK"/>
          <w:sz w:val="28"/>
          <w:szCs w:val="28"/>
          <w:cs/>
        </w:rPr>
        <w:t>20</w:t>
      </w:r>
      <w:r w:rsidRPr="00F76B56">
        <w:rPr>
          <w:rFonts w:ascii="TH SarabunPSK" w:hAnsi="TH SarabunPSK" w:cs="TH SarabunPSK"/>
          <w:sz w:val="28"/>
          <w:szCs w:val="28"/>
        </w:rPr>
        <w:t>Course/Textbooks/</w:t>
      </w:r>
      <w:r w:rsidRPr="00F76B56">
        <w:rPr>
          <w:rFonts w:ascii="TH SarabunPSK" w:hAnsi="TH SarabunPSK" w:cs="TH SarabunPSK"/>
          <w:sz w:val="28"/>
          <w:szCs w:val="28"/>
          <w:cs/>
        </w:rPr>
        <w:t>9</w:t>
      </w:r>
      <w:r w:rsidRPr="00F76B56">
        <w:rPr>
          <w:rFonts w:ascii="TH SarabunPSK" w:hAnsi="TH SarabunPSK" w:cs="TH SarabunPSK"/>
          <w:sz w:val="28"/>
          <w:szCs w:val="28"/>
        </w:rPr>
        <w:t>_</w:t>
      </w:r>
      <w:r w:rsidRPr="00F76B56">
        <w:rPr>
          <w:rFonts w:ascii="TH SarabunPSK" w:hAnsi="TH SarabunPSK" w:cs="TH SarabunPSK"/>
          <w:sz w:val="28"/>
          <w:szCs w:val="28"/>
          <w:cs/>
        </w:rPr>
        <w:t>1434345136.%20%20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รวมไฟล์%20%20หนังสือ%20%20การจัดการเรียนรู้ที่เสริมสร้างการรู้คิดฯ.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pdf </w:t>
      </w:r>
    </w:p>
    <w:p w14:paraId="2E3A4A75" w14:textId="77777777" w:rsidR="00696CDA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รัตนาภรณ์ ไชยทน. (2556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>การพัฒนาทักษะการอ่านสะกดคำ โดยใช้วิธีสอนแบบเล่นปนเรียนของนักเรียนชั้นประถมศึกษาปีที่ 1 สำนักงานเขตพื้นที่การศึกษาประถมศึกษาสมุทรปราการเขต 2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. สาขาวิชาหลักสูตรและการสอน มหาวิทยาลัยราชภัฏพระนคร.</w:t>
      </w:r>
    </w:p>
    <w:p w14:paraId="234C60F6" w14:textId="77777777" w:rsidR="00092DF1" w:rsidRPr="00B637D5" w:rsidRDefault="00696CDA" w:rsidP="00B637D5">
      <w:pPr>
        <w:spacing w:after="0" w:line="240" w:lineRule="auto"/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รุสดี แวนาแซ และ วิชัย นภาพงศ์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 xml:space="preserve">;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โอภาส เกาไศยาภรณ์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 xml:space="preserve">;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อิบรอเฮม เต๊ะแห. (2563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 xml:space="preserve">)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ผลการใช้เทคโนโลยีความเป็นจริงเสริม</w:t>
      </w:r>
    </w:p>
    <w:p w14:paraId="0D474073" w14:textId="5E60623F" w:rsidR="00696CDA" w:rsidRPr="00B637D5" w:rsidRDefault="00696CDA" w:rsidP="00B637D5">
      <w:pPr>
        <w:spacing w:after="0" w:line="240" w:lineRule="auto"/>
        <w:ind w:left="720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lastRenderedPageBreak/>
        <w:t xml:space="preserve">ในการพัฒนาผลสัมฤทธิ์ทางการเรียน เรื่อง การอ่านออกเสียงพยัญชนะภาษาอาหรับของนักเรียนชั้นประถมศึกษาปีที่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>3. </w:t>
      </w:r>
      <w:r w:rsidRPr="00B637D5">
        <w:rPr>
          <w:rFonts w:ascii="TH SarabunPSK" w:hAnsi="TH SarabunPSK" w:cs="TH SarabunPSK"/>
          <w:i/>
          <w:iCs/>
          <w:color w:val="000000" w:themeColor="text1"/>
          <w:sz w:val="28"/>
          <w:szCs w:val="28"/>
          <w:shd w:val="clear" w:color="auto" w:fill="FFFFFF"/>
        </w:rPr>
        <w:t>Journal of Information and Learning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>, </w:t>
      </w:r>
      <w:r w:rsidRPr="00B637D5">
        <w:rPr>
          <w:rFonts w:ascii="TH SarabunPSK" w:hAnsi="TH SarabunPSK" w:cs="TH SarabunPSK"/>
          <w:i/>
          <w:iCs/>
          <w:color w:val="000000" w:themeColor="text1"/>
          <w:sz w:val="28"/>
          <w:szCs w:val="28"/>
          <w:shd w:val="clear" w:color="auto" w:fill="FFFFFF"/>
        </w:rPr>
        <w:t>31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>(3), 11-24.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https://so04.tci-thaijo.org/index.php/jil/</w:t>
      </w:r>
      <w:r w:rsidR="00F76B56">
        <w:rPr>
          <w:rFonts w:ascii="TH SarabunPSK" w:eastAsia="Sarabun" w:hAnsi="TH SarabunPSK" w:cs="TH SarabunPSK"/>
          <w:color w:val="000000" w:themeColor="text1"/>
          <w:sz w:val="28"/>
          <w:szCs w:val="28"/>
        </w:rPr>
        <w:t>arti</w:t>
      </w:r>
      <w:r w:rsidR="00092DF1"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</w:t>
      </w:r>
      <w:proofErr w:type="spellStart"/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cle</w:t>
      </w:r>
      <w:proofErr w:type="spellEnd"/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/view/246067/168495</w:t>
      </w:r>
    </w:p>
    <w:p w14:paraId="073E42DD" w14:textId="24490FAB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ฤดี เชยเดช. (2557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>การพัฒนาแผนการจัดการเรียนรู้สาระภาษาไทย โดยแนวคิดการจัดการเรียนรู้แบบเรียนปนเล่นเพื่อพัฒนาทักษะการอ่านสะกดคำของ นักเรียนชั้นประถมศึกษาปีที่ 1 โรงเรียนชุมชนประชาธิปัตย์วิทยาคาร จังหวัดปทุมธานี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[วิทยานิพนธ์ปริญญามหาบัณฑิต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หาวิทยาลัยเทคโนโลยีราชมงคลธัญบุรี]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iThesis Rajamangala University of Technology Thanyaburi. </w:t>
      </w:r>
      <w:r w:rsidRPr="00A55CB6">
        <w:rPr>
          <w:rFonts w:ascii="TH SarabunPSK" w:hAnsi="TH SarabunPSK" w:cs="TH SarabunPSK"/>
          <w:sz w:val="28"/>
          <w:szCs w:val="28"/>
        </w:rPr>
        <w:t>http://www.repository.rmutt.ac.th/dspace/bitstream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/123456 </w:t>
      </w:r>
      <w:r w:rsidRPr="00A55CB6">
        <w:rPr>
          <w:rFonts w:ascii="TH SarabunPSK" w:hAnsi="TH SarabunPSK" w:cs="TH SarabunPSK"/>
          <w:sz w:val="28"/>
          <w:szCs w:val="28"/>
          <w:cs/>
        </w:rPr>
        <w:t>789/2509/1/146491.</w:t>
      </w:r>
      <w:r w:rsidRPr="00A55CB6">
        <w:rPr>
          <w:rFonts w:ascii="TH SarabunPSK" w:hAnsi="TH SarabunPSK" w:cs="TH SarabunPSK"/>
          <w:sz w:val="28"/>
          <w:szCs w:val="28"/>
        </w:rPr>
        <w:t>pdf</w:t>
      </w:r>
    </w:p>
    <w:p w14:paraId="7A97C803" w14:textId="3635CA92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ลัดดา หวังภาษิต. (2557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 xml:space="preserve">การพัฒนารูปแบบการเรียนรู้ภาษาอังกฤษที่เสริมสร้างความสุขในการเรียนรู้ของนักเรียนชั้นประถมศึกษาโรงเรียนสาธิต สังกัดสำนักงานคณะกรรมการการอุดมศึกษา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[ปริญญานิพนธ์ปริญญาดุษฎีบัณฑิต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หาวิทยาลัยศรีนครินทรวิโรฒ]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iThesis Srinakharinwirot University. https://ir.swu.ac.th/jspui/handle/</w:t>
      </w:r>
      <w:r w:rsidR="00A55CB6">
        <w:rPr>
          <w:rFonts w:ascii="TH SarabunPSK" w:hAnsi="TH SarabunPSK" w:cs="TH SarabunPSK"/>
          <w:color w:val="000000" w:themeColor="text1"/>
          <w:sz w:val="28"/>
          <w:szCs w:val="28"/>
        </w:rPr>
        <w:t xml:space="preserve">12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3456789/993656</w:t>
      </w:r>
    </w:p>
    <w:p w14:paraId="2BE10FFB" w14:textId="56F40CD5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วรรณี โสมประยูร. (25</w:t>
      </w:r>
      <w:r w:rsidR="00696CDA"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5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3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เทคนิคการสอนภาษาไทย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ดอกหญ้าวิชาการ. </w:t>
      </w:r>
    </w:p>
    <w:p w14:paraId="742ED171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ศิริชัย กาญจนวาสี. (2564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ทฤษฎีการประเมิน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(พิมพ์ครั้งที่ 9.). ศูนย์หนังสือจุฬาลงกรณ์มหาวิทยาลัย. </w:t>
      </w:r>
    </w:p>
    <w:p w14:paraId="4325E445" w14:textId="03C4F335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ถาบันภาษาไทย สำนักวิชาการและมาตรฐานการศึกษา. (2559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คู่มือการสอนอ่านเขียนโดยการแจกลูกสะกดคำ</w:t>
      </w:r>
      <w:r w:rsidR="00A55CB6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.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https://</w:t>
      </w:r>
      <w:r w:rsidR="00F76B56">
        <w:rPr>
          <w:rFonts w:ascii="TH SarabunPSK" w:hAnsi="TH SarabunPSK" w:cs="TH SarabunPSK"/>
          <w:sz w:val="28"/>
          <w:szCs w:val="28"/>
        </w:rPr>
        <w:t>a</w:t>
      </w:r>
      <w:r w:rsidR="00F76B56" w:rsidRPr="00F76B56">
        <w:rPr>
          <w:rFonts w:ascii="TH SarabunPSK" w:hAnsi="TH SarabunPSK" w:cs="TH SarabunPSK"/>
          <w:sz w:val="28"/>
          <w:szCs w:val="28"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cademic.obec.go.th/web/images/document/</w:t>
      </w:r>
      <w:r w:rsidRPr="00F76B56">
        <w:rPr>
          <w:rFonts w:ascii="TH SarabunPSK" w:hAnsi="TH SarabunPSK" w:cs="TH SarabunPSK"/>
          <w:sz w:val="28"/>
          <w:szCs w:val="28"/>
          <w:cs/>
        </w:rPr>
        <w:t>1650944942</w:t>
      </w:r>
      <w:r w:rsidRPr="00F76B56">
        <w:rPr>
          <w:rFonts w:ascii="TH SarabunPSK" w:hAnsi="TH SarabunPSK" w:cs="TH SarabunPSK"/>
          <w:sz w:val="28"/>
          <w:szCs w:val="28"/>
        </w:rPr>
        <w:t>_d_</w:t>
      </w:r>
      <w:r w:rsidRPr="00F76B56">
        <w:rPr>
          <w:rFonts w:ascii="TH SarabunPSK" w:hAnsi="TH SarabunPSK" w:cs="TH SarabunPSK"/>
          <w:sz w:val="28"/>
          <w:szCs w:val="28"/>
          <w:cs/>
        </w:rPr>
        <w:t>1.</w:t>
      </w:r>
      <w:r w:rsidRPr="00F76B56">
        <w:rPr>
          <w:rFonts w:ascii="TH SarabunPSK" w:hAnsi="TH SarabunPSK" w:cs="TH SarabunPSK"/>
          <w:sz w:val="28"/>
          <w:szCs w:val="28"/>
        </w:rPr>
        <w:t>pdf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</w:p>
    <w:p w14:paraId="1FB30D99" w14:textId="28A3C725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ำนักงานคณะกรรมการการศึกษาขั้นพื้นฐาน. (2565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รายงานผลการประเมินความสามารถด้านการอ่านของผู้เรียน(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Reading Test : RT)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ชั้นประถมศึกษาปีที่ 1 ปีการศึกษา 2565</w:t>
      </w:r>
      <w:r w:rsidR="00A55CB6">
        <w:rPr>
          <w:rFonts w:ascii="TH SarabunPSK" w:hAnsi="TH SarabunPSK" w:cs="TH SarabunPSK" w:hint="cs"/>
          <w:i/>
          <w:color w:val="000000" w:themeColor="text1"/>
          <w:sz w:val="28"/>
          <w:szCs w:val="28"/>
          <w:cs/>
        </w:rPr>
        <w:t>.</w:t>
      </w:r>
      <w:r w:rsidR="00A55CB6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A55CB6">
        <w:rPr>
          <w:rFonts w:ascii="TH SarabunPSK" w:hAnsi="TH SarabunPSK" w:cs="TH SarabunPSK"/>
          <w:sz w:val="28"/>
          <w:szCs w:val="28"/>
        </w:rPr>
        <w:t>http://backoffice.onec.go.th/uploads/Book</w:t>
      </w:r>
      <w:r w:rsidR="00A55CB6">
        <w:rPr>
          <w:rFonts w:ascii="TH SarabunPSK" w:hAnsi="TH SarabunPSK" w:cs="TH SarabunPSK"/>
          <w:sz w:val="28"/>
          <w:szCs w:val="28"/>
        </w:rPr>
        <w:t xml:space="preserve"> </w:t>
      </w:r>
      <w:r w:rsidRPr="00A55CB6">
        <w:rPr>
          <w:rFonts w:ascii="TH SarabunPSK" w:hAnsi="TH SarabunPSK" w:cs="TH SarabunPSK"/>
          <w:sz w:val="28"/>
          <w:szCs w:val="28"/>
        </w:rPr>
        <w:t>/</w:t>
      </w:r>
      <w:r w:rsidRPr="00A55CB6">
        <w:rPr>
          <w:rFonts w:ascii="TH SarabunPSK" w:hAnsi="TH SarabunPSK" w:cs="TH SarabunPSK"/>
          <w:sz w:val="28"/>
          <w:szCs w:val="28"/>
          <w:cs/>
        </w:rPr>
        <w:t>1932-</w:t>
      </w:r>
      <w:r w:rsidRPr="00A55CB6">
        <w:rPr>
          <w:rFonts w:ascii="TH SarabunPSK" w:hAnsi="TH SarabunPSK" w:cs="TH SarabunPSK"/>
          <w:sz w:val="28"/>
          <w:szCs w:val="28"/>
        </w:rPr>
        <w:t>file.pdf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</w:p>
    <w:p w14:paraId="331D7AF4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ิริพัชร์ เจษฎาวิโรจน์. (2553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ภาษาไทยสำหรับครูประถมศึกษ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(พิมพ์ครั้งที่ 3.). สำนักพิมพ์มหาวิทยาลัยรามคำแหง. </w:t>
      </w:r>
    </w:p>
    <w:p w14:paraId="0D02AA5A" w14:textId="5F75FA79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ุภัทรา สดเอี่่ยม. (2566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>การพัฒนาทักษะการอ่านออกเสียงสะกดคำของนักเรียนชั้ันประถมศึกษาตอนปลายด้วยการแจกลูกสะกดคำร่วมกับเกมมิฟิเคชัน (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</w:rPr>
        <w:t xml:space="preserve">Publication Number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 xml:space="preserve">263467)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[วิทยานิพนธ์ปริญญามหาบัณฑิต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หาวิทยาลัยธุรกิจบัณฑิตย์]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Journal of Educational Technology and Communications Faculty of Education Mahasarakham University. </w:t>
      </w:r>
      <w:r w:rsidRPr="00A55CB6">
        <w:rPr>
          <w:rFonts w:ascii="TH SarabunPSK" w:hAnsi="TH SarabunPSK" w:cs="TH SarabunPSK"/>
          <w:sz w:val="28"/>
          <w:szCs w:val="28"/>
        </w:rPr>
        <w:t>https://so</w:t>
      </w:r>
      <w:r w:rsidRPr="00A55CB6">
        <w:rPr>
          <w:rFonts w:ascii="TH SarabunPSK" w:hAnsi="TH SarabunPSK" w:cs="TH SarabunPSK"/>
          <w:sz w:val="28"/>
          <w:szCs w:val="28"/>
          <w:cs/>
        </w:rPr>
        <w:t>02.</w:t>
      </w:r>
      <w:r w:rsidRPr="00A55CB6">
        <w:rPr>
          <w:rFonts w:ascii="TH SarabunPSK" w:hAnsi="TH SarabunPSK" w:cs="TH SarabunPSK"/>
          <w:sz w:val="28"/>
          <w:szCs w:val="28"/>
        </w:rPr>
        <w:t>tci-thaijo.org/index.php/etcedumsujournal/article/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view/263 </w:t>
      </w:r>
      <w:r w:rsidRPr="00A55CB6">
        <w:rPr>
          <w:rFonts w:ascii="TH SarabunPSK" w:hAnsi="TH SarabunPSK" w:cs="TH SarabunPSK"/>
          <w:sz w:val="28"/>
          <w:szCs w:val="28"/>
          <w:cs/>
        </w:rPr>
        <w:t>467/177478</w:t>
      </w:r>
    </w:p>
    <w:p w14:paraId="3A4DEBA7" w14:textId="77777777" w:rsidR="00071DDC" w:rsidRPr="00B637D5" w:rsidRDefault="00071DDC" w:rsidP="00B637D5">
      <w:pPr>
        <w:spacing w:line="240" w:lineRule="auto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fldChar w:fldCharType="end"/>
      </w:r>
    </w:p>
    <w:p w14:paraId="069C7267" w14:textId="77777777" w:rsidR="00156DD6" w:rsidRPr="00B637D5" w:rsidRDefault="00156DD6" w:rsidP="00B637D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</w:p>
    <w:p w14:paraId="5C9812C8" w14:textId="77777777" w:rsidR="00156DD6" w:rsidRPr="00B637D5" w:rsidRDefault="00156DD6" w:rsidP="00B637D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</w:p>
    <w:sectPr w:rsidR="00156DD6" w:rsidRPr="00B637D5">
      <w:headerReference w:type="default" r:id="rId8"/>
      <w:pgSz w:w="11907" w:h="16839"/>
      <w:pgMar w:top="1440" w:right="1440" w:bottom="1440" w:left="1440" w:header="709" w:footer="516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EE47C07" w14:textId="77777777" w:rsidR="006E6613" w:rsidRDefault="006E6613">
      <w:pPr>
        <w:spacing w:after="0" w:line="240" w:lineRule="auto"/>
      </w:pPr>
      <w:r>
        <w:separator/>
      </w:r>
    </w:p>
  </w:endnote>
  <w:endnote w:type="continuationSeparator" w:id="0">
    <w:p w14:paraId="122C8313" w14:textId="77777777" w:rsidR="006E6613" w:rsidRDefault="006E66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Sarabun">
    <w:altName w:val="Calibri"/>
    <w:charset w:val="00"/>
    <w:family w:val="auto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06CC2BC" w14:textId="77777777" w:rsidR="006E6613" w:rsidRDefault="006E6613">
      <w:pPr>
        <w:spacing w:after="0" w:line="240" w:lineRule="auto"/>
      </w:pPr>
      <w:r>
        <w:separator/>
      </w:r>
    </w:p>
  </w:footnote>
  <w:footnote w:type="continuationSeparator" w:id="0">
    <w:p w14:paraId="30AEF70A" w14:textId="77777777" w:rsidR="006E6613" w:rsidRDefault="006E661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344269" w14:textId="0AD66A93" w:rsidR="003654B2" w:rsidRPr="008A1D6B" w:rsidRDefault="00000000">
    <w:pPr>
      <w:pBdr>
        <w:top w:val="nil"/>
        <w:left w:val="nil"/>
        <w:bottom w:val="nil"/>
        <w:right w:val="nil"/>
        <w:between w:val="nil"/>
      </w:pBdr>
      <w:tabs>
        <w:tab w:val="left" w:pos="0"/>
        <w:tab w:val="right" w:pos="10170"/>
      </w:tabs>
      <w:spacing w:after="0" w:line="192" w:lineRule="auto"/>
      <w:jc w:val="right"/>
      <w:rPr>
        <w:rFonts w:ascii="TH SarabunPSK" w:eastAsia="Sarabun" w:hAnsi="TH SarabunPSK" w:cs="TH SarabunPSK"/>
        <w:color w:val="000000"/>
        <w:sz w:val="28"/>
        <w:szCs w:val="28"/>
      </w:rPr>
    </w:pPr>
    <w:r>
      <w:rPr>
        <w:rFonts w:ascii="Sarabun" w:eastAsia="Sarabun" w:hAnsi="Sarabun" w:cs="Sarabun"/>
        <w:b/>
        <w:color w:val="000000"/>
        <w:sz w:val="24"/>
        <w:szCs w:val="24"/>
      </w:rPr>
      <w:t xml:space="preserve">                                                                                                                             </w:t>
    </w:r>
    <w:proofErr w:type="spellStart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การประชุมวิชาการระดับชาติ</w:t>
    </w:r>
    <w:proofErr w:type="spellEnd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ab/>
    </w:r>
    <w:r w:rsidRPr="008A1D6B">
      <w:rPr>
        <w:rFonts w:ascii="TH SarabunPSK" w:eastAsia="Sarabun" w:hAnsi="TH SarabunPSK" w:cs="TH SarabunPSK"/>
        <w:b/>
        <w:color w:val="000000"/>
        <w:sz w:val="24"/>
        <w:szCs w:val="24"/>
      </w:rPr>
      <w:t xml:space="preserve">                       </w:t>
    </w:r>
  </w:p>
  <w:p w14:paraId="16E49322" w14:textId="77777777" w:rsidR="003654B2" w:rsidRPr="008A1D6B" w:rsidRDefault="00000000">
    <w:pPr>
      <w:pBdr>
        <w:top w:val="nil"/>
        <w:left w:val="nil"/>
        <w:bottom w:val="nil"/>
        <w:right w:val="nil"/>
        <w:between w:val="nil"/>
      </w:pBdr>
      <w:tabs>
        <w:tab w:val="left" w:pos="0"/>
        <w:tab w:val="right" w:pos="10170"/>
      </w:tabs>
      <w:spacing w:after="0" w:line="192" w:lineRule="auto"/>
      <w:jc w:val="right"/>
      <w:rPr>
        <w:rFonts w:ascii="TH SarabunPSK" w:eastAsia="Sarabun" w:hAnsi="TH SarabunPSK" w:cs="TH SarabunPSK"/>
        <w:color w:val="000000"/>
        <w:sz w:val="28"/>
        <w:szCs w:val="28"/>
      </w:rPr>
    </w:pPr>
    <w:proofErr w:type="spellStart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การศึกษาเพื่อพัฒนาการเรียนรู้</w:t>
    </w:r>
    <w:proofErr w:type="spellEnd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 xml:space="preserve"> </w:t>
    </w:r>
    <w:proofErr w:type="spellStart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ประจำปี</w:t>
    </w:r>
    <w:proofErr w:type="spellEnd"/>
    <w:r w:rsidRPr="008A1D6B">
      <w:rPr>
        <w:rFonts w:ascii="TH SarabunPSK" w:eastAsia="Sarabun" w:hAnsi="TH SarabunPSK" w:cs="TH SarabunPSK"/>
        <w:color w:val="000000"/>
        <w:sz w:val="28"/>
        <w:szCs w:val="28"/>
      </w:rPr>
      <w:t xml:space="preserve"> </w:t>
    </w:r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2567</w:t>
    </w:r>
  </w:p>
  <w:p w14:paraId="59ED42C9" w14:textId="77777777" w:rsidR="003654B2" w:rsidRDefault="00000000">
    <w:pPr>
      <w:pBdr>
        <w:top w:val="nil"/>
        <w:left w:val="nil"/>
        <w:bottom w:val="nil"/>
        <w:right w:val="nil"/>
        <w:between w:val="nil"/>
      </w:pBdr>
      <w:spacing w:after="0" w:line="240" w:lineRule="auto"/>
      <w:rPr>
        <w:color w:val="00000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658240" behindDoc="0" locked="0" layoutInCell="1" hidden="0" allowOverlap="1" wp14:anchorId="22C70B1E" wp14:editId="49023246">
              <wp:simplePos x="0" y="0"/>
              <wp:positionH relativeFrom="column">
                <wp:posOffset>88901</wp:posOffset>
              </wp:positionH>
              <wp:positionV relativeFrom="paragraph">
                <wp:posOffset>63500</wp:posOffset>
              </wp:positionV>
              <wp:extent cx="5676900" cy="12700"/>
              <wp:effectExtent l="0" t="0" r="0" b="0"/>
              <wp:wrapNone/>
              <wp:docPr id="1" name="Straight Arrow Connector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507550" y="3780000"/>
                        <a:ext cx="5676900" cy="0"/>
                      </a:xfrm>
                      <a:prstGeom prst="straightConnector1">
                        <a:avLst/>
                      </a:prstGeom>
                      <a:noFill/>
                      <a:ln w="9525" cap="flat" cmpd="sng">
                        <a:solidFill>
                          <a:srgbClr val="000000"/>
                        </a:solidFill>
                        <a:prstDash val="solid"/>
                        <a:miter lim="800000"/>
                        <a:headEnd type="none" w="med" len="med"/>
                        <a:tailEnd type="none" w="med" len="med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sl="http://schemas.openxmlformats.org/schemaLibrary/2006/main" xmlns:a="http://schemas.openxmlformats.org/drawingml/2006/main" xmlns:pic="http://schemas.openxmlformats.org/drawingml/2006/picture" xmlns:c="http://schemas.openxmlformats.org/drawingml/2006/chart" xmlns:lc="http://schemas.openxmlformats.org/drawingml/2006/lockedCanvas" xmlns:dgm="http://schemas.openxmlformats.org/drawingml/2006/diagram">
          <w:drawing>
            <wp:anchor allowOverlap="1" behindDoc="0" distB="0" distT="0" distL="114300" distR="114300" hidden="0" layoutInCell="1" locked="0" relativeHeight="0" simplePos="0">
              <wp:simplePos x="0" y="0"/>
              <wp:positionH relativeFrom="column">
                <wp:posOffset>88901</wp:posOffset>
              </wp:positionH>
              <wp:positionV relativeFrom="paragraph">
                <wp:posOffset>63500</wp:posOffset>
              </wp:positionV>
              <wp:extent cx="5676900" cy="12700"/>
              <wp:effectExtent b="0" l="0" r="0" t="0"/>
              <wp:wrapNone/>
              <wp:docPr id="1" name="image2.png"/>
              <a:graphic>
                <a:graphicData uri="http://schemas.openxmlformats.org/drawingml/2006/picture">
                  <pic:pic>
                    <pic:nvPicPr>
                      <pic:cNvPr id="0" name="image2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676900" cy="12700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  <w:p w14:paraId="7E280523" w14:textId="77777777" w:rsidR="003654B2" w:rsidRDefault="003654B2">
    <w:pPr>
      <w:pBdr>
        <w:top w:val="nil"/>
        <w:left w:val="nil"/>
        <w:bottom w:val="nil"/>
        <w:right w:val="nil"/>
        <w:between w:val="nil"/>
      </w:pBdr>
      <w:spacing w:after="0" w:line="240" w:lineRule="auto"/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6920FF9"/>
    <w:multiLevelType w:val="multilevel"/>
    <w:tmpl w:val="0C240EBE"/>
    <w:lvl w:ilvl="0">
      <w:start w:val="1"/>
      <w:numFmt w:val="decimal"/>
      <w:lvlText w:val="%1."/>
      <w:lvlJc w:val="left"/>
      <w:pPr>
        <w:ind w:left="927" w:hanging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647" w:hanging="3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367" w:hanging="1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3087" w:hanging="36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807" w:hanging="36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527" w:hanging="18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247" w:hanging="3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967" w:hanging="36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687" w:hanging="180"/>
      </w:pPr>
      <w:rPr>
        <w:vertAlign w:val="baseline"/>
      </w:rPr>
    </w:lvl>
  </w:abstractNum>
  <w:num w:numId="1" w16cid:durableId="7841556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4B2"/>
    <w:rsid w:val="00003A4B"/>
    <w:rsid w:val="000529F7"/>
    <w:rsid w:val="00062286"/>
    <w:rsid w:val="00071DDC"/>
    <w:rsid w:val="00092DF1"/>
    <w:rsid w:val="000A5A48"/>
    <w:rsid w:val="001006AC"/>
    <w:rsid w:val="00136086"/>
    <w:rsid w:val="00156DD6"/>
    <w:rsid w:val="001867CA"/>
    <w:rsid w:val="001D5F95"/>
    <w:rsid w:val="00203A8E"/>
    <w:rsid w:val="003654B2"/>
    <w:rsid w:val="003B3FF9"/>
    <w:rsid w:val="0043414B"/>
    <w:rsid w:val="00447FDD"/>
    <w:rsid w:val="004613E7"/>
    <w:rsid w:val="004809F5"/>
    <w:rsid w:val="00500C5B"/>
    <w:rsid w:val="0055211C"/>
    <w:rsid w:val="005B41E2"/>
    <w:rsid w:val="00600EAD"/>
    <w:rsid w:val="006571CE"/>
    <w:rsid w:val="00684E28"/>
    <w:rsid w:val="00696CDA"/>
    <w:rsid w:val="006C62BE"/>
    <w:rsid w:val="006E6613"/>
    <w:rsid w:val="007B40F2"/>
    <w:rsid w:val="008A1D6B"/>
    <w:rsid w:val="008E7F66"/>
    <w:rsid w:val="009573B9"/>
    <w:rsid w:val="00A30850"/>
    <w:rsid w:val="00A55CB6"/>
    <w:rsid w:val="00A7540F"/>
    <w:rsid w:val="00AE3F47"/>
    <w:rsid w:val="00B637D5"/>
    <w:rsid w:val="00CE7036"/>
    <w:rsid w:val="00D930C8"/>
    <w:rsid w:val="00DC5B71"/>
    <w:rsid w:val="00E3588B"/>
    <w:rsid w:val="00E65FCD"/>
    <w:rsid w:val="00E7099C"/>
    <w:rsid w:val="00E757BB"/>
    <w:rsid w:val="00F61F5B"/>
    <w:rsid w:val="00F76B56"/>
    <w:rsid w:val="00F92B7F"/>
    <w:rsid w:val="00F932FC"/>
    <w:rsid w:val="00FA716C"/>
    <w:rsid w:val="00FC4694"/>
    <w:rsid w:val="00FE3D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8EE27F0"/>
  <w15:docId w15:val="{1FD0463B-BF7C-4B7E-87CE-DB4FF8951A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Calibri"/>
        <w:sz w:val="22"/>
        <w:szCs w:val="22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37D5"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</w:tblPr>
  </w:style>
  <w:style w:type="paragraph" w:styleId="Header">
    <w:name w:val="header"/>
    <w:basedOn w:val="Normal"/>
    <w:link w:val="HeaderChar"/>
    <w:uiPriority w:val="99"/>
    <w:unhideWhenUsed/>
    <w:rsid w:val="008A1D6B"/>
    <w:pPr>
      <w:tabs>
        <w:tab w:val="center" w:pos="4513"/>
        <w:tab w:val="right" w:pos="9026"/>
      </w:tabs>
      <w:spacing w:after="0" w:line="240" w:lineRule="auto"/>
    </w:pPr>
    <w:rPr>
      <w:rFonts w:cs="Angsana New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8A1D6B"/>
    <w:rPr>
      <w:rFonts w:cs="Angsana New"/>
      <w:szCs w:val="28"/>
    </w:rPr>
  </w:style>
  <w:style w:type="paragraph" w:styleId="Footer">
    <w:name w:val="footer"/>
    <w:basedOn w:val="Normal"/>
    <w:link w:val="FooterChar"/>
    <w:uiPriority w:val="99"/>
    <w:unhideWhenUsed/>
    <w:rsid w:val="008A1D6B"/>
    <w:pPr>
      <w:tabs>
        <w:tab w:val="center" w:pos="4513"/>
        <w:tab w:val="right" w:pos="9026"/>
      </w:tabs>
      <w:spacing w:after="0" w:line="240" w:lineRule="auto"/>
    </w:pPr>
    <w:rPr>
      <w:rFonts w:cs="Angsana New"/>
      <w:szCs w:val="28"/>
    </w:rPr>
  </w:style>
  <w:style w:type="character" w:customStyle="1" w:styleId="FooterChar">
    <w:name w:val="Footer Char"/>
    <w:basedOn w:val="DefaultParagraphFont"/>
    <w:link w:val="Footer"/>
    <w:uiPriority w:val="99"/>
    <w:rsid w:val="008A1D6B"/>
    <w:rPr>
      <w:rFonts w:cs="Angsana New"/>
      <w:szCs w:val="28"/>
    </w:rPr>
  </w:style>
  <w:style w:type="paragraph" w:customStyle="1" w:styleId="iThesisStyleNormal057">
    <w:name w:val="iThesis_Style_Normal 0.57"/>
    <w:basedOn w:val="Normal"/>
    <w:autoRedefine/>
    <w:qFormat/>
    <w:rsid w:val="00136086"/>
    <w:pPr>
      <w:spacing w:after="0" w:line="240" w:lineRule="auto"/>
      <w:ind w:firstLine="821"/>
      <w:jc w:val="thaiDistribute"/>
    </w:pPr>
    <w:rPr>
      <w:rFonts w:ascii="Cordia New" w:eastAsiaTheme="minorHAnsi" w:hAnsi="Cordia New" w:cs="Cordia New"/>
      <w:color w:val="000000"/>
      <w:sz w:val="32"/>
      <w:szCs w:val="32"/>
      <w:shd w:val="clear" w:color="auto" w:fill="FFFFFF"/>
    </w:rPr>
  </w:style>
  <w:style w:type="paragraph" w:customStyle="1" w:styleId="iThesisIndex3">
    <w:name w:val="iThesis_Index_3"/>
    <w:basedOn w:val="Heading3"/>
    <w:link w:val="iThesisIndex30"/>
    <w:autoRedefine/>
    <w:qFormat/>
    <w:rsid w:val="00E757BB"/>
    <w:pPr>
      <w:spacing w:before="0" w:after="0" w:line="240" w:lineRule="auto"/>
      <w:ind w:firstLine="720"/>
      <w:jc w:val="both"/>
    </w:pPr>
    <w:rPr>
      <w:rFonts w:ascii="TH SarabunPSK" w:eastAsiaTheme="majorEastAsia" w:hAnsi="TH SarabunPSK" w:cs="TH SarabunPSK"/>
      <w:b w:val="0"/>
      <w:color w:val="000000"/>
    </w:rPr>
  </w:style>
  <w:style w:type="character" w:customStyle="1" w:styleId="iThesisIndex30">
    <w:name w:val="iThesis_Index_3 อักขระ"/>
    <w:basedOn w:val="DefaultParagraphFont"/>
    <w:link w:val="iThesisIndex3"/>
    <w:rsid w:val="00E757BB"/>
    <w:rPr>
      <w:rFonts w:ascii="TH SarabunPSK" w:eastAsiaTheme="majorEastAsia" w:hAnsi="TH SarabunPSK" w:cs="TH SarabunPSK"/>
      <w:color w:val="000000"/>
      <w:sz w:val="28"/>
      <w:szCs w:val="28"/>
    </w:rPr>
  </w:style>
  <w:style w:type="paragraph" w:customStyle="1" w:styleId="iThesisStyleNormal080">
    <w:name w:val="iThesis_Style_Normal 0.80"/>
    <w:basedOn w:val="Normal"/>
    <w:autoRedefine/>
    <w:qFormat/>
    <w:rsid w:val="00CE7036"/>
    <w:pPr>
      <w:spacing w:after="0" w:line="240" w:lineRule="auto"/>
      <w:ind w:firstLine="1152"/>
      <w:jc w:val="thaiDistribute"/>
    </w:pPr>
    <w:rPr>
      <w:rFonts w:ascii="Cordia New" w:eastAsiaTheme="minorHAnsi" w:hAnsi="Cordia New" w:cs="Cordia New"/>
      <w:color w:val="000000"/>
      <w:sz w:val="32"/>
      <w:szCs w:val="32"/>
    </w:rPr>
  </w:style>
  <w:style w:type="paragraph" w:customStyle="1" w:styleId="iThesisStyleNormal103">
    <w:name w:val="iThesis_Style_Normal 1.03"/>
    <w:basedOn w:val="Normal"/>
    <w:autoRedefine/>
    <w:qFormat/>
    <w:rsid w:val="00CE7036"/>
    <w:pPr>
      <w:spacing w:after="0" w:line="240" w:lineRule="auto"/>
      <w:ind w:firstLine="1483"/>
      <w:jc w:val="thaiDistribute"/>
    </w:pPr>
    <w:rPr>
      <w:rFonts w:ascii="Cordia New" w:eastAsiaTheme="minorHAnsi" w:hAnsi="Cordia New" w:cs="Cordia New"/>
      <w:color w:val="000000" w:themeColor="text1"/>
      <w:sz w:val="32"/>
      <w:szCs w:val="32"/>
      <w:shd w:val="clear" w:color="auto" w:fill="FFFFFF"/>
    </w:rPr>
  </w:style>
  <w:style w:type="table" w:styleId="TableGrid">
    <w:name w:val="Table Grid"/>
    <w:basedOn w:val="TableNormal"/>
    <w:uiPriority w:val="39"/>
    <w:rsid w:val="00F932FC"/>
    <w:pPr>
      <w:spacing w:after="0" w:line="240" w:lineRule="auto"/>
    </w:pPr>
    <w:rPr>
      <w:rFonts w:asciiTheme="minorHAnsi" w:eastAsiaTheme="minorHAnsi" w:hAnsiTheme="minorHAnsi" w:cstheme="minorBidi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ThesisIndex2">
    <w:name w:val="iThesis_Index_2"/>
    <w:basedOn w:val="Heading2"/>
    <w:link w:val="iThesisIndex20"/>
    <w:autoRedefine/>
    <w:qFormat/>
    <w:rsid w:val="00F932FC"/>
    <w:pPr>
      <w:spacing w:before="320" w:after="0" w:line="240" w:lineRule="auto"/>
      <w:jc w:val="both"/>
    </w:pPr>
    <w:rPr>
      <w:rFonts w:ascii="Cordia New" w:eastAsiaTheme="majorEastAsia" w:hAnsi="Cordia New" w:cs="Cordia New"/>
      <w:bCs/>
      <w:color w:val="000000"/>
      <w:sz w:val="32"/>
      <w:szCs w:val="32"/>
    </w:rPr>
  </w:style>
  <w:style w:type="character" w:customStyle="1" w:styleId="iThesisIndex20">
    <w:name w:val="iThesis_Index_2 อักขระ"/>
    <w:basedOn w:val="DefaultParagraphFont"/>
    <w:link w:val="iThesisIndex2"/>
    <w:rsid w:val="00F932FC"/>
    <w:rPr>
      <w:rFonts w:ascii="Cordia New" w:eastAsiaTheme="majorEastAsia" w:hAnsi="Cordia New" w:cs="Cordia New"/>
      <w:b/>
      <w:bCs/>
      <w:color w:val="000000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071DDC"/>
    <w:pPr>
      <w:spacing w:after="160" w:line="240" w:lineRule="auto"/>
      <w:jc w:val="both"/>
    </w:pPr>
    <w:rPr>
      <w:rFonts w:ascii="Cordia New" w:eastAsiaTheme="minorHAnsi" w:hAnsi="Cordia New" w:cs="Cordia New"/>
      <w:noProof/>
      <w:sz w:val="32"/>
      <w:szCs w:val="32"/>
    </w:rPr>
  </w:style>
  <w:style w:type="character" w:customStyle="1" w:styleId="EndNoteBibliographyChar">
    <w:name w:val="EndNote Bibliography Char"/>
    <w:basedOn w:val="DefaultParagraphFont"/>
    <w:link w:val="EndNoteBibliography"/>
    <w:rsid w:val="00071DDC"/>
    <w:rPr>
      <w:rFonts w:ascii="Cordia New" w:eastAsiaTheme="minorHAnsi" w:hAnsi="Cordia New" w:cs="Cordia New"/>
      <w:noProof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071DD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96CDA"/>
    <w:rPr>
      <w:color w:val="605E5C"/>
      <w:shd w:val="clear" w:color="auto" w:fill="E1DFDD"/>
    </w:rPr>
  </w:style>
  <w:style w:type="paragraph" w:customStyle="1" w:styleId="TableCaption">
    <w:name w:val="Table Caption"/>
    <w:basedOn w:val="Normal"/>
    <w:autoRedefine/>
    <w:qFormat/>
    <w:rsid w:val="00DC5B71"/>
    <w:pPr>
      <w:spacing w:before="320" w:after="320" w:line="240" w:lineRule="auto"/>
    </w:pPr>
    <w:rPr>
      <w:rFonts w:ascii="TH SarabunPSK" w:eastAsiaTheme="minorHAnsi" w:hAnsi="TH SarabunPSK" w:cs="TH SarabunPSK"/>
      <w:color w:val="000000" w:themeColor="text1"/>
      <w:sz w:val="28"/>
      <w:szCs w:val="28"/>
    </w:rPr>
  </w:style>
  <w:style w:type="paragraph" w:customStyle="1" w:styleId="iThesisStyleNormal126">
    <w:name w:val="iThesis_Style_Normal 1.26"/>
    <w:basedOn w:val="Normal"/>
    <w:autoRedefine/>
    <w:qFormat/>
    <w:rsid w:val="00684E28"/>
    <w:pPr>
      <w:spacing w:after="0" w:line="240" w:lineRule="auto"/>
      <w:ind w:firstLine="1814"/>
      <w:jc w:val="thaiDistribute"/>
    </w:pPr>
    <w:rPr>
      <w:rFonts w:ascii="Cordia New" w:eastAsiaTheme="minorHAnsi" w:hAnsi="Cordia New" w:cs="Cordia New"/>
      <w:color w:val="000000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FC4694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1426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33AA01-9996-49D8-B4A8-04BADF843B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8</TotalTime>
  <Pages>17</Pages>
  <Words>7182</Words>
  <Characters>40944</Characters>
  <Application>Microsoft Office Word</Application>
  <DocSecurity>0</DocSecurity>
  <Lines>341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Sutiwas Thammasiri</cp:lastModifiedBy>
  <cp:revision>9</cp:revision>
  <dcterms:created xsi:type="dcterms:W3CDTF">2024-04-21T04:50:00Z</dcterms:created>
  <dcterms:modified xsi:type="dcterms:W3CDTF">2024-05-19T1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d4020ddd5dd74bc0325cc7b0ceb35eaa19ba0853ab5a72ca55140b036493d37</vt:lpwstr>
  </property>
</Properties>
</file>